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222F7A01"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 xml:space="preserve">zur gezielten Steuerung von Modellausgaben </w:t>
      </w:r>
      <w:r w:rsidR="00E421CF">
        <w:t>mittels</w:t>
      </w:r>
      <w:r w:rsidR="00A75AE0" w:rsidRPr="008E120A">
        <w:t xml:space="preserve"> optimierte</w:t>
      </w:r>
      <w:r w:rsidR="00E421CF">
        <w:t>r</w:t>
      </w:r>
      <w:r w:rsidR="00A75AE0" w:rsidRPr="008E120A">
        <w:t xml:space="preserve"> Eingabeaufforderungen.</w:t>
      </w:r>
      <w:r w:rsidR="00086574" w:rsidRPr="008E120A">
        <w:t xml:space="preserve"> </w:t>
      </w:r>
      <w:r w:rsidR="00E71EE3" w:rsidRPr="008E120A">
        <w:t xml:space="preserve">Es </w:t>
      </w:r>
      <w:r w:rsidR="006060A8" w:rsidRPr="008E120A">
        <w:t xml:space="preserve">stellt sich die Frage, inwiefern LLMs </w:t>
      </w:r>
      <w:r w:rsidR="00867695">
        <w:t>mit</w:t>
      </w:r>
      <w:r w:rsidR="00E55578">
        <w:t>hilfe eines</w:t>
      </w:r>
      <w:r w:rsidR="006060A8" w:rsidRPr="008E120A">
        <w:t xml:space="preserve"> gezielte</w:t>
      </w:r>
      <w:r w:rsidR="00E55578">
        <w:t>n</w:t>
      </w:r>
      <w:r w:rsidR="006060A8" w:rsidRPr="008E120A">
        <w:t xml:space="preserve"> Prompt</w:t>
      </w:r>
      <w:r w:rsidR="006B7D35" w:rsidRPr="008E120A">
        <w:t xml:space="preserve"> Engineering</w:t>
      </w:r>
      <w:r w:rsidR="00E55578">
        <w:t>s</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 xml:space="preserve">Um diese Frage zu beantworten, wird GPT-4 mini von OpenAI als LLM herangezogen, wobei verschiedene </w:t>
      </w:r>
      <w:r w:rsidR="003002D3">
        <w:t>Prompt-Engineering-Techniken</w:t>
      </w:r>
      <w:r w:rsidR="007B20A5" w:rsidRPr="008E120A">
        <w:t xml:space="preserve">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25BB216D"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w:t>
      </w:r>
      <w:r w:rsidR="003002D3">
        <w:t>Prompt-Engineering-Techniken</w:t>
      </w:r>
      <w:r w:rsidR="00E34FA3" w:rsidRPr="000813C6">
        <w:t xml:space="preserve">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w:t>
      </w:r>
      <w:r w:rsidR="0006567A">
        <w:rPr>
          <w:lang w:eastAsia="de-DE"/>
        </w:rPr>
        <w:t>1.</w:t>
      </w:r>
      <w:r w:rsidR="00447D35" w:rsidRPr="0028201C">
        <w:rPr>
          <w:lang w:eastAsia="de-DE"/>
        </w:rPr>
        <w:t xml:space="preserve"> </w:t>
      </w:r>
      <w:r w:rsidR="00DE25EF">
        <w:rPr>
          <w:lang w:eastAsia="de-DE"/>
        </w:rPr>
        <w:t xml:space="preserve">Es </w:t>
      </w:r>
      <w:r w:rsidR="00447D35" w:rsidRPr="0028201C">
        <w:rPr>
          <w:lang w:eastAsia="de-DE"/>
        </w:rPr>
        <w:t xml:space="preserve">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w:t>
      </w:r>
      <w:r w:rsidR="00DE25EF">
        <w:rPr>
          <w:lang w:eastAsia="de-DE"/>
        </w:rPr>
        <w:t xml:space="preserve">2. Es </w:t>
      </w:r>
      <w:r w:rsidR="00447D35" w:rsidRPr="0028201C">
        <w:rPr>
          <w:lang w:eastAsia="de-DE"/>
        </w:rPr>
        <w:t xml:space="preserve">sollten Prompts </w:t>
      </w:r>
      <w:r w:rsidR="00E1716A" w:rsidRPr="0028201C">
        <w:rPr>
          <w:lang w:eastAsia="de-DE"/>
        </w:rPr>
        <w:t xml:space="preserve">mit einer Persona </w:t>
      </w:r>
      <w:r w:rsidR="00447D35" w:rsidRPr="0028201C">
        <w:rPr>
          <w:lang w:eastAsia="de-DE"/>
        </w:rPr>
        <w:t xml:space="preserve">bevorzugt werden. </w:t>
      </w:r>
      <w:r w:rsidR="00DE25EF">
        <w:rPr>
          <w:lang w:eastAsia="de-DE"/>
        </w:rPr>
        <w:t>3. W</w:t>
      </w:r>
      <w:r w:rsidR="00447D35" w:rsidRPr="0028201C">
        <w:rPr>
          <w:lang w:eastAsia="de-DE"/>
        </w:rPr>
        <w:t xml:space="preserve">eiterführende Untersuchungen durch Fine-Tuning des LLMs oder die Integration externer Wissensquellen, etwa Annotationsrichtlinien, </w:t>
      </w:r>
      <w:r w:rsidR="00947D19">
        <w:rPr>
          <w:lang w:eastAsia="de-DE"/>
        </w:rPr>
        <w:t xml:space="preserve">könnten </w:t>
      </w:r>
      <w:r w:rsidR="00447D35" w:rsidRPr="0028201C">
        <w:rPr>
          <w:lang w:eastAsia="de-DE"/>
        </w:rPr>
        <w:t xml:space="preserve">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w:t>
      </w:r>
      <w:r w:rsidR="005C7203">
        <w:rPr>
          <w:lang w:eastAsia="de-DE"/>
        </w:rPr>
        <w:t>n</w:t>
      </w:r>
      <w:r w:rsidR="00447D35" w:rsidRPr="0028201C">
        <w:rPr>
          <w:lang w:eastAsia="de-DE"/>
        </w:rPr>
        <w:t xml:space="preserv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124AB8B3" w14:textId="61DE915F" w:rsidR="00597AEB"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90329885" w:history="1">
            <w:r w:rsidR="00597AEB" w:rsidRPr="001A4260">
              <w:rPr>
                <w:rStyle w:val="Hyperlink"/>
                <w:noProof/>
              </w:rPr>
              <w:t>1</w:t>
            </w:r>
            <w:r w:rsidR="00597AEB">
              <w:rPr>
                <w:rFonts w:asciiTheme="minorHAnsi" w:eastAsiaTheme="minorEastAsia" w:hAnsiTheme="minorHAnsi"/>
                <w:noProof/>
                <w:kern w:val="2"/>
                <w:szCs w:val="24"/>
                <w:lang w:eastAsia="de-DE"/>
                <w14:ligatures w14:val="standardContextual"/>
              </w:rPr>
              <w:tab/>
            </w:r>
            <w:r w:rsidR="00597AEB" w:rsidRPr="001A4260">
              <w:rPr>
                <w:rStyle w:val="Hyperlink"/>
                <w:noProof/>
              </w:rPr>
              <w:t>Einleitung</w:t>
            </w:r>
            <w:r w:rsidR="00597AEB">
              <w:rPr>
                <w:noProof/>
                <w:webHidden/>
              </w:rPr>
              <w:tab/>
            </w:r>
            <w:r w:rsidR="00597AEB">
              <w:rPr>
                <w:noProof/>
                <w:webHidden/>
              </w:rPr>
              <w:fldChar w:fldCharType="begin"/>
            </w:r>
            <w:r w:rsidR="00597AEB">
              <w:rPr>
                <w:noProof/>
                <w:webHidden/>
              </w:rPr>
              <w:instrText xml:space="preserve"> PAGEREF _Toc190329885 \h </w:instrText>
            </w:r>
            <w:r w:rsidR="00597AEB">
              <w:rPr>
                <w:noProof/>
                <w:webHidden/>
              </w:rPr>
            </w:r>
            <w:r w:rsidR="00597AEB">
              <w:rPr>
                <w:noProof/>
                <w:webHidden/>
              </w:rPr>
              <w:fldChar w:fldCharType="separate"/>
            </w:r>
            <w:r w:rsidR="00597AEB">
              <w:rPr>
                <w:noProof/>
                <w:webHidden/>
              </w:rPr>
              <w:t>1</w:t>
            </w:r>
            <w:r w:rsidR="00597AEB">
              <w:rPr>
                <w:noProof/>
                <w:webHidden/>
              </w:rPr>
              <w:fldChar w:fldCharType="end"/>
            </w:r>
          </w:hyperlink>
        </w:p>
        <w:p w14:paraId="579C77FA" w14:textId="381969BE"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86" w:history="1">
            <w:r w:rsidRPr="001A4260">
              <w:rPr>
                <w:rStyle w:val="Hyperlink"/>
                <w:noProof/>
                <w:lang w:val="en-US"/>
              </w:rPr>
              <w:t>2</w:t>
            </w:r>
            <w:r>
              <w:rPr>
                <w:rFonts w:asciiTheme="minorHAnsi" w:eastAsiaTheme="minorEastAsia" w:hAnsiTheme="minorHAnsi"/>
                <w:noProof/>
                <w:kern w:val="2"/>
                <w:szCs w:val="24"/>
                <w:lang w:eastAsia="de-DE"/>
                <w14:ligatures w14:val="standardContextual"/>
              </w:rPr>
              <w:tab/>
            </w:r>
            <w:r w:rsidRPr="001A4260">
              <w:rPr>
                <w:rStyle w:val="Hyperlink"/>
                <w:noProof/>
                <w:lang w:val="en-US"/>
              </w:rPr>
              <w:t>Daten und Methoden</w:t>
            </w:r>
            <w:r>
              <w:rPr>
                <w:noProof/>
                <w:webHidden/>
              </w:rPr>
              <w:tab/>
            </w:r>
            <w:r>
              <w:rPr>
                <w:noProof/>
                <w:webHidden/>
              </w:rPr>
              <w:fldChar w:fldCharType="begin"/>
            </w:r>
            <w:r>
              <w:rPr>
                <w:noProof/>
                <w:webHidden/>
              </w:rPr>
              <w:instrText xml:space="preserve"> PAGEREF _Toc190329886 \h </w:instrText>
            </w:r>
            <w:r>
              <w:rPr>
                <w:noProof/>
                <w:webHidden/>
              </w:rPr>
            </w:r>
            <w:r>
              <w:rPr>
                <w:noProof/>
                <w:webHidden/>
              </w:rPr>
              <w:fldChar w:fldCharType="separate"/>
            </w:r>
            <w:r>
              <w:rPr>
                <w:noProof/>
                <w:webHidden/>
              </w:rPr>
              <w:t>6</w:t>
            </w:r>
            <w:r>
              <w:rPr>
                <w:noProof/>
                <w:webHidden/>
              </w:rPr>
              <w:fldChar w:fldCharType="end"/>
            </w:r>
          </w:hyperlink>
        </w:p>
        <w:p w14:paraId="28B3A091" w14:textId="2989C349"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7" w:history="1">
            <w:r w:rsidRPr="001A4260">
              <w:rPr>
                <w:rStyle w:val="Hyperlink"/>
                <w:noProof/>
                <w:lang w:val="en-US"/>
              </w:rPr>
              <w:t>2.1</w:t>
            </w:r>
            <w:r>
              <w:rPr>
                <w:rFonts w:asciiTheme="minorHAnsi" w:eastAsiaTheme="minorEastAsia" w:hAnsiTheme="minorHAnsi"/>
                <w:noProof/>
                <w:kern w:val="2"/>
                <w:szCs w:val="24"/>
                <w:lang w:eastAsia="de-DE"/>
                <w14:ligatures w14:val="standardContextual"/>
              </w:rPr>
              <w:tab/>
            </w:r>
            <w:r w:rsidRPr="001A4260">
              <w:rPr>
                <w:rStyle w:val="Hyperlink"/>
                <w:noProof/>
                <w:lang w:val="en-US"/>
              </w:rPr>
              <w:t>Large Language Model</w:t>
            </w:r>
            <w:r>
              <w:rPr>
                <w:noProof/>
                <w:webHidden/>
              </w:rPr>
              <w:tab/>
            </w:r>
            <w:r>
              <w:rPr>
                <w:noProof/>
                <w:webHidden/>
              </w:rPr>
              <w:fldChar w:fldCharType="begin"/>
            </w:r>
            <w:r>
              <w:rPr>
                <w:noProof/>
                <w:webHidden/>
              </w:rPr>
              <w:instrText xml:space="preserve"> PAGEREF _Toc190329887 \h </w:instrText>
            </w:r>
            <w:r>
              <w:rPr>
                <w:noProof/>
                <w:webHidden/>
              </w:rPr>
            </w:r>
            <w:r>
              <w:rPr>
                <w:noProof/>
                <w:webHidden/>
              </w:rPr>
              <w:fldChar w:fldCharType="separate"/>
            </w:r>
            <w:r>
              <w:rPr>
                <w:noProof/>
                <w:webHidden/>
              </w:rPr>
              <w:t>6</w:t>
            </w:r>
            <w:r>
              <w:rPr>
                <w:noProof/>
                <w:webHidden/>
              </w:rPr>
              <w:fldChar w:fldCharType="end"/>
            </w:r>
          </w:hyperlink>
        </w:p>
        <w:p w14:paraId="0E239FFD" w14:textId="264EC180"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8" w:history="1">
            <w:r w:rsidRPr="001A4260">
              <w:rPr>
                <w:rStyle w:val="Hyperlink"/>
                <w:noProof/>
              </w:rPr>
              <w:t>2.2</w:t>
            </w:r>
            <w:r>
              <w:rPr>
                <w:rFonts w:asciiTheme="minorHAnsi" w:eastAsiaTheme="minorEastAsia" w:hAnsiTheme="minorHAnsi"/>
                <w:noProof/>
                <w:kern w:val="2"/>
                <w:szCs w:val="24"/>
                <w:lang w:eastAsia="de-DE"/>
                <w14:ligatures w14:val="standardContextual"/>
              </w:rPr>
              <w:tab/>
            </w:r>
            <w:r w:rsidRPr="001A4260">
              <w:rPr>
                <w:rStyle w:val="Hyperlink"/>
                <w:noProof/>
              </w:rPr>
              <w:t>Datensatz</w:t>
            </w:r>
            <w:r>
              <w:rPr>
                <w:noProof/>
                <w:webHidden/>
              </w:rPr>
              <w:tab/>
            </w:r>
            <w:r>
              <w:rPr>
                <w:noProof/>
                <w:webHidden/>
              </w:rPr>
              <w:fldChar w:fldCharType="begin"/>
            </w:r>
            <w:r>
              <w:rPr>
                <w:noProof/>
                <w:webHidden/>
              </w:rPr>
              <w:instrText xml:space="preserve"> PAGEREF _Toc190329888 \h </w:instrText>
            </w:r>
            <w:r>
              <w:rPr>
                <w:noProof/>
                <w:webHidden/>
              </w:rPr>
            </w:r>
            <w:r>
              <w:rPr>
                <w:noProof/>
                <w:webHidden/>
              </w:rPr>
              <w:fldChar w:fldCharType="separate"/>
            </w:r>
            <w:r>
              <w:rPr>
                <w:noProof/>
                <w:webHidden/>
              </w:rPr>
              <w:t>8</w:t>
            </w:r>
            <w:r>
              <w:rPr>
                <w:noProof/>
                <w:webHidden/>
              </w:rPr>
              <w:fldChar w:fldCharType="end"/>
            </w:r>
          </w:hyperlink>
        </w:p>
        <w:p w14:paraId="07BD6110" w14:textId="31AB1127"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9" w:history="1">
            <w:r w:rsidRPr="001A4260">
              <w:rPr>
                <w:rStyle w:val="Hyperlink"/>
                <w:noProof/>
              </w:rPr>
              <w:t>2.3</w:t>
            </w:r>
            <w:r>
              <w:rPr>
                <w:rFonts w:asciiTheme="minorHAnsi" w:eastAsiaTheme="minorEastAsia" w:hAnsiTheme="minorHAnsi"/>
                <w:noProof/>
                <w:kern w:val="2"/>
                <w:szCs w:val="24"/>
                <w:lang w:eastAsia="de-DE"/>
                <w14:ligatures w14:val="standardContextual"/>
              </w:rPr>
              <w:tab/>
            </w:r>
            <w:r w:rsidRPr="001A4260">
              <w:rPr>
                <w:rStyle w:val="Hyperlink"/>
                <w:noProof/>
              </w:rPr>
              <w:t>Methode</w:t>
            </w:r>
            <w:r>
              <w:rPr>
                <w:noProof/>
                <w:webHidden/>
              </w:rPr>
              <w:tab/>
            </w:r>
            <w:r>
              <w:rPr>
                <w:noProof/>
                <w:webHidden/>
              </w:rPr>
              <w:fldChar w:fldCharType="begin"/>
            </w:r>
            <w:r>
              <w:rPr>
                <w:noProof/>
                <w:webHidden/>
              </w:rPr>
              <w:instrText xml:space="preserve"> PAGEREF _Toc190329889 \h </w:instrText>
            </w:r>
            <w:r>
              <w:rPr>
                <w:noProof/>
                <w:webHidden/>
              </w:rPr>
            </w:r>
            <w:r>
              <w:rPr>
                <w:noProof/>
                <w:webHidden/>
              </w:rPr>
              <w:fldChar w:fldCharType="separate"/>
            </w:r>
            <w:r>
              <w:rPr>
                <w:noProof/>
                <w:webHidden/>
              </w:rPr>
              <w:t>11</w:t>
            </w:r>
            <w:r>
              <w:rPr>
                <w:noProof/>
                <w:webHidden/>
              </w:rPr>
              <w:fldChar w:fldCharType="end"/>
            </w:r>
          </w:hyperlink>
        </w:p>
        <w:p w14:paraId="0741667A" w14:textId="0338FA4F" w:rsidR="00597AEB" w:rsidRDefault="00597AEB">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329890" w:history="1">
            <w:r w:rsidRPr="001A4260">
              <w:rPr>
                <w:rStyle w:val="Hyperlink"/>
                <w:noProof/>
              </w:rPr>
              <w:t>2.3.1</w:t>
            </w:r>
            <w:r>
              <w:rPr>
                <w:rFonts w:asciiTheme="minorHAnsi" w:eastAsiaTheme="minorEastAsia" w:hAnsiTheme="minorHAnsi"/>
                <w:noProof/>
                <w:kern w:val="2"/>
                <w:szCs w:val="24"/>
                <w:lang w:eastAsia="de-DE"/>
                <w14:ligatures w14:val="standardContextual"/>
              </w:rPr>
              <w:tab/>
            </w:r>
            <w:r w:rsidRPr="001A4260">
              <w:rPr>
                <w:rStyle w:val="Hyperlink"/>
                <w:noProof/>
              </w:rPr>
              <w:t>Prompts</w:t>
            </w:r>
            <w:r>
              <w:rPr>
                <w:noProof/>
                <w:webHidden/>
              </w:rPr>
              <w:tab/>
            </w:r>
            <w:r>
              <w:rPr>
                <w:noProof/>
                <w:webHidden/>
              </w:rPr>
              <w:fldChar w:fldCharType="begin"/>
            </w:r>
            <w:r>
              <w:rPr>
                <w:noProof/>
                <w:webHidden/>
              </w:rPr>
              <w:instrText xml:space="preserve"> PAGEREF _Toc190329890 \h </w:instrText>
            </w:r>
            <w:r>
              <w:rPr>
                <w:noProof/>
                <w:webHidden/>
              </w:rPr>
            </w:r>
            <w:r>
              <w:rPr>
                <w:noProof/>
                <w:webHidden/>
              </w:rPr>
              <w:fldChar w:fldCharType="separate"/>
            </w:r>
            <w:r>
              <w:rPr>
                <w:noProof/>
                <w:webHidden/>
              </w:rPr>
              <w:t>12</w:t>
            </w:r>
            <w:r>
              <w:rPr>
                <w:noProof/>
                <w:webHidden/>
              </w:rPr>
              <w:fldChar w:fldCharType="end"/>
            </w:r>
          </w:hyperlink>
        </w:p>
        <w:p w14:paraId="73050A9E" w14:textId="77AE8588" w:rsidR="00597AEB" w:rsidRDefault="00597AEB">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329891" w:history="1">
            <w:r w:rsidRPr="001A4260">
              <w:rPr>
                <w:rStyle w:val="Hyperlink"/>
                <w:noProof/>
              </w:rPr>
              <w:t>2.3.2</w:t>
            </w:r>
            <w:r>
              <w:rPr>
                <w:rFonts w:asciiTheme="minorHAnsi" w:eastAsiaTheme="minorEastAsia" w:hAnsiTheme="minorHAnsi"/>
                <w:noProof/>
                <w:kern w:val="2"/>
                <w:szCs w:val="24"/>
                <w:lang w:eastAsia="de-DE"/>
                <w14:ligatures w14:val="standardContextual"/>
              </w:rPr>
              <w:tab/>
            </w:r>
            <w:r w:rsidRPr="001A4260">
              <w:rPr>
                <w:rStyle w:val="Hyperlink"/>
                <w:noProof/>
              </w:rPr>
              <w:t>Evaluationsmetriken</w:t>
            </w:r>
            <w:r>
              <w:rPr>
                <w:noProof/>
                <w:webHidden/>
              </w:rPr>
              <w:tab/>
            </w:r>
            <w:r>
              <w:rPr>
                <w:noProof/>
                <w:webHidden/>
              </w:rPr>
              <w:fldChar w:fldCharType="begin"/>
            </w:r>
            <w:r>
              <w:rPr>
                <w:noProof/>
                <w:webHidden/>
              </w:rPr>
              <w:instrText xml:space="preserve"> PAGEREF _Toc190329891 \h </w:instrText>
            </w:r>
            <w:r>
              <w:rPr>
                <w:noProof/>
                <w:webHidden/>
              </w:rPr>
            </w:r>
            <w:r>
              <w:rPr>
                <w:noProof/>
                <w:webHidden/>
              </w:rPr>
              <w:fldChar w:fldCharType="separate"/>
            </w:r>
            <w:r>
              <w:rPr>
                <w:noProof/>
                <w:webHidden/>
              </w:rPr>
              <w:t>15</w:t>
            </w:r>
            <w:r>
              <w:rPr>
                <w:noProof/>
                <w:webHidden/>
              </w:rPr>
              <w:fldChar w:fldCharType="end"/>
            </w:r>
          </w:hyperlink>
        </w:p>
        <w:p w14:paraId="2375475C" w14:textId="4F940242"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2" w:history="1">
            <w:r w:rsidRPr="001A4260">
              <w:rPr>
                <w:rStyle w:val="Hyperlink"/>
                <w:noProof/>
              </w:rPr>
              <w:t>3</w:t>
            </w:r>
            <w:r>
              <w:rPr>
                <w:rFonts w:asciiTheme="minorHAnsi" w:eastAsiaTheme="minorEastAsia" w:hAnsiTheme="minorHAnsi"/>
                <w:noProof/>
                <w:kern w:val="2"/>
                <w:szCs w:val="24"/>
                <w:lang w:eastAsia="de-DE"/>
                <w14:ligatures w14:val="standardContextual"/>
              </w:rPr>
              <w:tab/>
            </w:r>
            <w:r w:rsidRPr="001A4260">
              <w:rPr>
                <w:rStyle w:val="Hyperlink"/>
                <w:noProof/>
              </w:rPr>
              <w:t>Ergebnisse</w:t>
            </w:r>
            <w:r>
              <w:rPr>
                <w:noProof/>
                <w:webHidden/>
              </w:rPr>
              <w:tab/>
            </w:r>
            <w:r>
              <w:rPr>
                <w:noProof/>
                <w:webHidden/>
              </w:rPr>
              <w:fldChar w:fldCharType="begin"/>
            </w:r>
            <w:r>
              <w:rPr>
                <w:noProof/>
                <w:webHidden/>
              </w:rPr>
              <w:instrText xml:space="preserve"> PAGEREF _Toc190329892 \h </w:instrText>
            </w:r>
            <w:r>
              <w:rPr>
                <w:noProof/>
                <w:webHidden/>
              </w:rPr>
            </w:r>
            <w:r>
              <w:rPr>
                <w:noProof/>
                <w:webHidden/>
              </w:rPr>
              <w:fldChar w:fldCharType="separate"/>
            </w:r>
            <w:r>
              <w:rPr>
                <w:noProof/>
                <w:webHidden/>
              </w:rPr>
              <w:t>18</w:t>
            </w:r>
            <w:r>
              <w:rPr>
                <w:noProof/>
                <w:webHidden/>
              </w:rPr>
              <w:fldChar w:fldCharType="end"/>
            </w:r>
          </w:hyperlink>
        </w:p>
        <w:p w14:paraId="653F66EA" w14:textId="7A1BB9EE"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3" w:history="1">
            <w:r w:rsidRPr="001A4260">
              <w:rPr>
                <w:rStyle w:val="Hyperlink"/>
                <w:noProof/>
              </w:rPr>
              <w:t>4</w:t>
            </w:r>
            <w:r>
              <w:rPr>
                <w:rFonts w:asciiTheme="minorHAnsi" w:eastAsiaTheme="minorEastAsia" w:hAnsiTheme="minorHAnsi"/>
                <w:noProof/>
                <w:kern w:val="2"/>
                <w:szCs w:val="24"/>
                <w:lang w:eastAsia="de-DE"/>
                <w14:ligatures w14:val="standardContextual"/>
              </w:rPr>
              <w:tab/>
            </w:r>
            <w:r w:rsidRPr="001A4260">
              <w:rPr>
                <w:rStyle w:val="Hyperlink"/>
                <w:noProof/>
              </w:rPr>
              <w:t>Diskussion und Handlungsempfehlungen</w:t>
            </w:r>
            <w:r>
              <w:rPr>
                <w:noProof/>
                <w:webHidden/>
              </w:rPr>
              <w:tab/>
            </w:r>
            <w:r>
              <w:rPr>
                <w:noProof/>
                <w:webHidden/>
              </w:rPr>
              <w:fldChar w:fldCharType="begin"/>
            </w:r>
            <w:r>
              <w:rPr>
                <w:noProof/>
                <w:webHidden/>
              </w:rPr>
              <w:instrText xml:space="preserve"> PAGEREF _Toc190329893 \h </w:instrText>
            </w:r>
            <w:r>
              <w:rPr>
                <w:noProof/>
                <w:webHidden/>
              </w:rPr>
            </w:r>
            <w:r>
              <w:rPr>
                <w:noProof/>
                <w:webHidden/>
              </w:rPr>
              <w:fldChar w:fldCharType="separate"/>
            </w:r>
            <w:r>
              <w:rPr>
                <w:noProof/>
                <w:webHidden/>
              </w:rPr>
              <w:t>22</w:t>
            </w:r>
            <w:r>
              <w:rPr>
                <w:noProof/>
                <w:webHidden/>
              </w:rPr>
              <w:fldChar w:fldCharType="end"/>
            </w:r>
          </w:hyperlink>
        </w:p>
        <w:p w14:paraId="4C5C1EAF" w14:textId="5FFC3DC1"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4" w:history="1">
            <w:r w:rsidRPr="001A4260">
              <w:rPr>
                <w:rStyle w:val="Hyperlink"/>
                <w:noProof/>
              </w:rPr>
              <w:t>5</w:t>
            </w:r>
            <w:r>
              <w:rPr>
                <w:rFonts w:asciiTheme="minorHAnsi" w:eastAsiaTheme="minorEastAsia" w:hAnsiTheme="minorHAnsi"/>
                <w:noProof/>
                <w:kern w:val="2"/>
                <w:szCs w:val="24"/>
                <w:lang w:eastAsia="de-DE"/>
                <w14:ligatures w14:val="standardContextual"/>
              </w:rPr>
              <w:tab/>
            </w:r>
            <w:r w:rsidRPr="001A4260">
              <w:rPr>
                <w:rStyle w:val="Hyperlink"/>
                <w:noProof/>
              </w:rPr>
              <w:t>Quellenverzeichnis</w:t>
            </w:r>
            <w:r>
              <w:rPr>
                <w:noProof/>
                <w:webHidden/>
              </w:rPr>
              <w:tab/>
            </w:r>
            <w:r>
              <w:rPr>
                <w:noProof/>
                <w:webHidden/>
              </w:rPr>
              <w:fldChar w:fldCharType="begin"/>
            </w:r>
            <w:r>
              <w:rPr>
                <w:noProof/>
                <w:webHidden/>
              </w:rPr>
              <w:instrText xml:space="preserve"> PAGEREF _Toc190329894 \h </w:instrText>
            </w:r>
            <w:r>
              <w:rPr>
                <w:noProof/>
                <w:webHidden/>
              </w:rPr>
            </w:r>
            <w:r>
              <w:rPr>
                <w:noProof/>
                <w:webHidden/>
              </w:rPr>
              <w:fldChar w:fldCharType="separate"/>
            </w:r>
            <w:r>
              <w:rPr>
                <w:noProof/>
                <w:webHidden/>
              </w:rPr>
              <w:t>26</w:t>
            </w:r>
            <w:r>
              <w:rPr>
                <w:noProof/>
                <w:webHidden/>
              </w:rPr>
              <w:fldChar w:fldCharType="end"/>
            </w:r>
          </w:hyperlink>
        </w:p>
        <w:p w14:paraId="05120D33" w14:textId="1A1226D0"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5" w:history="1">
            <w:r w:rsidRPr="001A4260">
              <w:rPr>
                <w:rStyle w:val="Hyperlink"/>
                <w:noProof/>
              </w:rPr>
              <w:t>6</w:t>
            </w:r>
            <w:r>
              <w:rPr>
                <w:rFonts w:asciiTheme="minorHAnsi" w:eastAsiaTheme="minorEastAsia" w:hAnsiTheme="minorHAnsi"/>
                <w:noProof/>
                <w:kern w:val="2"/>
                <w:szCs w:val="24"/>
                <w:lang w:eastAsia="de-DE"/>
                <w14:ligatures w14:val="standardContextual"/>
              </w:rPr>
              <w:tab/>
            </w:r>
            <w:r w:rsidRPr="001A4260">
              <w:rPr>
                <w:rStyle w:val="Hyperlink"/>
                <w:noProof/>
              </w:rPr>
              <w:t>Anhang</w:t>
            </w:r>
            <w:r>
              <w:rPr>
                <w:noProof/>
                <w:webHidden/>
              </w:rPr>
              <w:tab/>
            </w:r>
            <w:r>
              <w:rPr>
                <w:noProof/>
                <w:webHidden/>
              </w:rPr>
              <w:fldChar w:fldCharType="begin"/>
            </w:r>
            <w:r>
              <w:rPr>
                <w:noProof/>
                <w:webHidden/>
              </w:rPr>
              <w:instrText xml:space="preserve"> PAGEREF _Toc190329895 \h </w:instrText>
            </w:r>
            <w:r>
              <w:rPr>
                <w:noProof/>
                <w:webHidden/>
              </w:rPr>
            </w:r>
            <w:r>
              <w:rPr>
                <w:noProof/>
                <w:webHidden/>
              </w:rPr>
              <w:fldChar w:fldCharType="separate"/>
            </w:r>
            <w:r>
              <w:rPr>
                <w:noProof/>
                <w:webHidden/>
              </w:rPr>
              <w:t>31</w:t>
            </w:r>
            <w:r>
              <w:rPr>
                <w:noProof/>
                <w:webHidden/>
              </w:rPr>
              <w:fldChar w:fldCharType="end"/>
            </w:r>
          </w:hyperlink>
        </w:p>
        <w:p w14:paraId="2091070A" w14:textId="64AA9065"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6" w:history="1">
            <w:r w:rsidRPr="001A4260">
              <w:rPr>
                <w:rStyle w:val="Hyperlink"/>
                <w:noProof/>
              </w:rPr>
              <w:t>6.1</w:t>
            </w:r>
            <w:r>
              <w:rPr>
                <w:rFonts w:asciiTheme="minorHAnsi" w:eastAsiaTheme="minorEastAsia" w:hAnsiTheme="minorHAnsi"/>
                <w:noProof/>
                <w:kern w:val="2"/>
                <w:szCs w:val="24"/>
                <w:lang w:eastAsia="de-DE"/>
                <w14:ligatures w14:val="standardContextual"/>
              </w:rPr>
              <w:tab/>
            </w:r>
            <w:r w:rsidRPr="001A4260">
              <w:rPr>
                <w:rStyle w:val="Hyperlink"/>
                <w:noProof/>
              </w:rPr>
              <w:t>Prompt-Bausteine</w:t>
            </w:r>
            <w:r>
              <w:rPr>
                <w:noProof/>
                <w:webHidden/>
              </w:rPr>
              <w:tab/>
            </w:r>
            <w:r>
              <w:rPr>
                <w:noProof/>
                <w:webHidden/>
              </w:rPr>
              <w:fldChar w:fldCharType="begin"/>
            </w:r>
            <w:r>
              <w:rPr>
                <w:noProof/>
                <w:webHidden/>
              </w:rPr>
              <w:instrText xml:space="preserve"> PAGEREF _Toc190329896 \h </w:instrText>
            </w:r>
            <w:r>
              <w:rPr>
                <w:noProof/>
                <w:webHidden/>
              </w:rPr>
            </w:r>
            <w:r>
              <w:rPr>
                <w:noProof/>
                <w:webHidden/>
              </w:rPr>
              <w:fldChar w:fldCharType="separate"/>
            </w:r>
            <w:r>
              <w:rPr>
                <w:noProof/>
                <w:webHidden/>
              </w:rPr>
              <w:t>31</w:t>
            </w:r>
            <w:r>
              <w:rPr>
                <w:noProof/>
                <w:webHidden/>
              </w:rPr>
              <w:fldChar w:fldCharType="end"/>
            </w:r>
          </w:hyperlink>
        </w:p>
        <w:p w14:paraId="76C7D63C" w14:textId="27D88E1F"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7" w:history="1">
            <w:r w:rsidRPr="001A4260">
              <w:rPr>
                <w:rStyle w:val="Hyperlink"/>
                <w:noProof/>
              </w:rPr>
              <w:t>6.2</w:t>
            </w:r>
            <w:r>
              <w:rPr>
                <w:rFonts w:asciiTheme="minorHAnsi" w:eastAsiaTheme="minorEastAsia" w:hAnsiTheme="minorHAnsi"/>
                <w:noProof/>
                <w:kern w:val="2"/>
                <w:szCs w:val="24"/>
                <w:lang w:eastAsia="de-DE"/>
                <w14:ligatures w14:val="standardContextual"/>
              </w:rPr>
              <w:tab/>
            </w:r>
            <w:r w:rsidRPr="001A4260">
              <w:rPr>
                <w:rStyle w:val="Hyperlink"/>
                <w:noProof/>
              </w:rPr>
              <w:t>Prompt-Aufbau</w:t>
            </w:r>
            <w:r>
              <w:rPr>
                <w:noProof/>
                <w:webHidden/>
              </w:rPr>
              <w:tab/>
            </w:r>
            <w:r>
              <w:rPr>
                <w:noProof/>
                <w:webHidden/>
              </w:rPr>
              <w:fldChar w:fldCharType="begin"/>
            </w:r>
            <w:r>
              <w:rPr>
                <w:noProof/>
                <w:webHidden/>
              </w:rPr>
              <w:instrText xml:space="preserve"> PAGEREF _Toc190329897 \h </w:instrText>
            </w:r>
            <w:r>
              <w:rPr>
                <w:noProof/>
                <w:webHidden/>
              </w:rPr>
            </w:r>
            <w:r>
              <w:rPr>
                <w:noProof/>
                <w:webHidden/>
              </w:rPr>
              <w:fldChar w:fldCharType="separate"/>
            </w:r>
            <w:r>
              <w:rPr>
                <w:noProof/>
                <w:webHidden/>
              </w:rPr>
              <w:t>35</w:t>
            </w:r>
            <w:r>
              <w:rPr>
                <w:noProof/>
                <w:webHidden/>
              </w:rPr>
              <w:fldChar w:fldCharType="end"/>
            </w:r>
          </w:hyperlink>
        </w:p>
        <w:p w14:paraId="6B72A033" w14:textId="28A15EC0"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8" w:history="1">
            <w:r w:rsidRPr="001A4260">
              <w:rPr>
                <w:rStyle w:val="Hyperlink"/>
                <w:noProof/>
              </w:rPr>
              <w:t>6.3</w:t>
            </w:r>
            <w:r>
              <w:rPr>
                <w:rFonts w:asciiTheme="minorHAnsi" w:eastAsiaTheme="minorEastAsia" w:hAnsiTheme="minorHAnsi"/>
                <w:noProof/>
                <w:kern w:val="2"/>
                <w:szCs w:val="24"/>
                <w:lang w:eastAsia="de-DE"/>
                <w14:ligatures w14:val="standardContextual"/>
              </w:rPr>
              <w:tab/>
            </w:r>
            <w:r w:rsidRPr="001A4260">
              <w:rPr>
                <w:rStyle w:val="Hyperlink"/>
                <w:noProof/>
              </w:rPr>
              <w:t>Übersicht der Tokenanzahl pro Prompt</w:t>
            </w:r>
            <w:r>
              <w:rPr>
                <w:noProof/>
                <w:webHidden/>
              </w:rPr>
              <w:tab/>
            </w:r>
            <w:r>
              <w:rPr>
                <w:noProof/>
                <w:webHidden/>
              </w:rPr>
              <w:fldChar w:fldCharType="begin"/>
            </w:r>
            <w:r>
              <w:rPr>
                <w:noProof/>
                <w:webHidden/>
              </w:rPr>
              <w:instrText xml:space="preserve"> PAGEREF _Toc190329898 \h </w:instrText>
            </w:r>
            <w:r>
              <w:rPr>
                <w:noProof/>
                <w:webHidden/>
              </w:rPr>
            </w:r>
            <w:r>
              <w:rPr>
                <w:noProof/>
                <w:webHidden/>
              </w:rPr>
              <w:fldChar w:fldCharType="separate"/>
            </w:r>
            <w:r>
              <w:rPr>
                <w:noProof/>
                <w:webHidden/>
              </w:rPr>
              <w:t>36</w:t>
            </w:r>
            <w:r>
              <w:rPr>
                <w:noProof/>
                <w:webHidden/>
              </w:rPr>
              <w:fldChar w:fldCharType="end"/>
            </w:r>
          </w:hyperlink>
        </w:p>
        <w:p w14:paraId="2778ADA7" w14:textId="53B21A08"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9" w:history="1">
            <w:r w:rsidRPr="001A4260">
              <w:rPr>
                <w:rStyle w:val="Hyperlink"/>
                <w:noProof/>
              </w:rPr>
              <w:t>6.4</w:t>
            </w:r>
            <w:r>
              <w:rPr>
                <w:rFonts w:asciiTheme="minorHAnsi" w:eastAsiaTheme="minorEastAsia" w:hAnsiTheme="minorHAnsi"/>
                <w:noProof/>
                <w:kern w:val="2"/>
                <w:szCs w:val="24"/>
                <w:lang w:eastAsia="de-DE"/>
                <w14:ligatures w14:val="standardContextual"/>
              </w:rPr>
              <w:tab/>
            </w:r>
            <w:r w:rsidRPr="001A4260">
              <w:rPr>
                <w:rStyle w:val="Hyperlink"/>
                <w:noProof/>
              </w:rPr>
              <w:t>Prozess der Untersuchung</w:t>
            </w:r>
            <w:r>
              <w:rPr>
                <w:noProof/>
                <w:webHidden/>
              </w:rPr>
              <w:tab/>
            </w:r>
            <w:r>
              <w:rPr>
                <w:noProof/>
                <w:webHidden/>
              </w:rPr>
              <w:fldChar w:fldCharType="begin"/>
            </w:r>
            <w:r>
              <w:rPr>
                <w:noProof/>
                <w:webHidden/>
              </w:rPr>
              <w:instrText xml:space="preserve"> PAGEREF _Toc190329899 \h </w:instrText>
            </w:r>
            <w:r>
              <w:rPr>
                <w:noProof/>
                <w:webHidden/>
              </w:rPr>
            </w:r>
            <w:r>
              <w:rPr>
                <w:noProof/>
                <w:webHidden/>
              </w:rPr>
              <w:fldChar w:fldCharType="separate"/>
            </w:r>
            <w:r>
              <w:rPr>
                <w:noProof/>
                <w:webHidden/>
              </w:rPr>
              <w:t>37</w:t>
            </w:r>
            <w:r>
              <w:rPr>
                <w:noProof/>
                <w:webHidden/>
              </w:rPr>
              <w:fldChar w:fldCharType="end"/>
            </w:r>
          </w:hyperlink>
        </w:p>
        <w:p w14:paraId="6F136838" w14:textId="5BAAB383"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208DA1AF" w14:textId="57EFAC44" w:rsidR="00806C8F" w:rsidRPr="00806C8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8D2658">
        <w:fldChar w:fldCharType="begin"/>
      </w:r>
      <w:r w:rsidRPr="008D2658">
        <w:instrText xml:space="preserve"> TOC \h \z \c "Abbildung" </w:instrText>
      </w:r>
      <w:r w:rsidRPr="008D2658">
        <w:fldChar w:fldCharType="separate"/>
      </w:r>
      <w:hyperlink w:anchor="_Toc189639897" w:history="1">
        <w:r w:rsidR="00806C8F" w:rsidRPr="00806C8F">
          <w:rPr>
            <w:rStyle w:val="Hyperlink"/>
            <w:noProof/>
          </w:rPr>
          <w:t>Abbildung 1  Beispiel für argumentative Struktur der Aufsätze</w:t>
        </w:r>
        <w:r w:rsidR="00806C8F" w:rsidRPr="00806C8F">
          <w:rPr>
            <w:noProof/>
            <w:webHidden/>
          </w:rPr>
          <w:tab/>
        </w:r>
        <w:r w:rsidR="00806C8F" w:rsidRPr="00806C8F">
          <w:rPr>
            <w:noProof/>
            <w:webHidden/>
          </w:rPr>
          <w:fldChar w:fldCharType="begin"/>
        </w:r>
        <w:r w:rsidR="00806C8F" w:rsidRPr="00806C8F">
          <w:rPr>
            <w:noProof/>
            <w:webHidden/>
          </w:rPr>
          <w:instrText xml:space="preserve"> PAGEREF _Toc189639897 \h </w:instrText>
        </w:r>
        <w:r w:rsidR="00806C8F" w:rsidRPr="00806C8F">
          <w:rPr>
            <w:noProof/>
            <w:webHidden/>
          </w:rPr>
        </w:r>
        <w:r w:rsidR="00806C8F" w:rsidRPr="00806C8F">
          <w:rPr>
            <w:noProof/>
            <w:webHidden/>
          </w:rPr>
          <w:fldChar w:fldCharType="separate"/>
        </w:r>
        <w:r w:rsidR="00875E22">
          <w:rPr>
            <w:noProof/>
            <w:webHidden/>
          </w:rPr>
          <w:t>10</w:t>
        </w:r>
        <w:r w:rsidR="00806C8F" w:rsidRPr="00806C8F">
          <w:rPr>
            <w:noProof/>
            <w:webHidden/>
          </w:rPr>
          <w:fldChar w:fldCharType="end"/>
        </w:r>
      </w:hyperlink>
    </w:p>
    <w:p w14:paraId="74808971" w14:textId="2EF581D5" w:rsidR="00806C8F" w:rsidRPr="00806C8F" w:rsidRDefault="00806C8F" w:rsidP="000A3615">
      <w:pPr>
        <w:pStyle w:val="Abbildungsverzeichnis"/>
        <w:tabs>
          <w:tab w:val="right" w:leader="dot" w:pos="8777"/>
        </w:tabs>
        <w:ind w:left="1418" w:hanging="1418"/>
        <w:rPr>
          <w:rFonts w:asciiTheme="minorHAnsi" w:eastAsiaTheme="minorEastAsia" w:hAnsiTheme="minorHAnsi"/>
          <w:noProof/>
          <w:kern w:val="2"/>
          <w:szCs w:val="24"/>
          <w:lang w:eastAsia="de-DE"/>
          <w14:ligatures w14:val="standardContextual"/>
        </w:rPr>
      </w:pPr>
      <w:hyperlink w:anchor="_Toc189639898" w:history="1">
        <w:r w:rsidRPr="00806C8F">
          <w:rPr>
            <w:rStyle w:val="Hyperlink"/>
            <w:noProof/>
          </w:rPr>
          <w:t>Abbildung 2  Durchschnittlicher F1-Score für Argumentationskomponenten und Beziehungen pro Prompt</w:t>
        </w:r>
        <w:r w:rsidRPr="00806C8F">
          <w:rPr>
            <w:noProof/>
            <w:webHidden/>
          </w:rPr>
          <w:tab/>
        </w:r>
        <w:r w:rsidRPr="00806C8F">
          <w:rPr>
            <w:noProof/>
            <w:webHidden/>
          </w:rPr>
          <w:fldChar w:fldCharType="begin"/>
        </w:r>
        <w:r w:rsidRPr="00806C8F">
          <w:rPr>
            <w:noProof/>
            <w:webHidden/>
          </w:rPr>
          <w:instrText xml:space="preserve"> PAGEREF _Toc189639898 \h </w:instrText>
        </w:r>
        <w:r w:rsidRPr="00806C8F">
          <w:rPr>
            <w:noProof/>
            <w:webHidden/>
          </w:rPr>
        </w:r>
        <w:r w:rsidRPr="00806C8F">
          <w:rPr>
            <w:noProof/>
            <w:webHidden/>
          </w:rPr>
          <w:fldChar w:fldCharType="separate"/>
        </w:r>
        <w:r w:rsidR="00875E22">
          <w:rPr>
            <w:noProof/>
            <w:webHidden/>
          </w:rPr>
          <w:t>19</w:t>
        </w:r>
        <w:r w:rsidRPr="00806C8F">
          <w:rPr>
            <w:noProof/>
            <w:webHidden/>
          </w:rPr>
          <w:fldChar w:fldCharType="end"/>
        </w:r>
      </w:hyperlink>
    </w:p>
    <w:p w14:paraId="0225B036" w14:textId="7B516A2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9" w:history="1">
        <w:r w:rsidRPr="00806C8F">
          <w:rPr>
            <w:rStyle w:val="Hyperlink"/>
            <w:noProof/>
          </w:rPr>
          <w:t>Abbildung 3  Differenz der F1-Scores zum Bezugswert</w:t>
        </w:r>
        <w:r w:rsidRPr="00806C8F">
          <w:rPr>
            <w:noProof/>
            <w:webHidden/>
          </w:rPr>
          <w:tab/>
        </w:r>
        <w:r w:rsidRPr="00806C8F">
          <w:rPr>
            <w:noProof/>
            <w:webHidden/>
          </w:rPr>
          <w:fldChar w:fldCharType="begin"/>
        </w:r>
        <w:r w:rsidRPr="00806C8F">
          <w:rPr>
            <w:noProof/>
            <w:webHidden/>
          </w:rPr>
          <w:instrText xml:space="preserve"> PAGEREF _Toc189639899 \h </w:instrText>
        </w:r>
        <w:r w:rsidRPr="00806C8F">
          <w:rPr>
            <w:noProof/>
            <w:webHidden/>
          </w:rPr>
        </w:r>
        <w:r w:rsidRPr="00806C8F">
          <w:rPr>
            <w:noProof/>
            <w:webHidden/>
          </w:rPr>
          <w:fldChar w:fldCharType="separate"/>
        </w:r>
        <w:r w:rsidR="00875E22">
          <w:rPr>
            <w:noProof/>
            <w:webHidden/>
          </w:rPr>
          <w:t>20</w:t>
        </w:r>
        <w:r w:rsidRPr="00806C8F">
          <w:rPr>
            <w:noProof/>
            <w:webHidden/>
          </w:rPr>
          <w:fldChar w:fldCharType="end"/>
        </w:r>
      </w:hyperlink>
    </w:p>
    <w:p w14:paraId="7AE5BA57" w14:textId="2866DDD0"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0" w:history="1">
        <w:r w:rsidRPr="00806C8F">
          <w:rPr>
            <w:rStyle w:val="Hyperlink"/>
            <w:noProof/>
          </w:rPr>
          <w:t>Abbildung 4  Zero-Shot Prompt-Struktur</w:t>
        </w:r>
        <w:r w:rsidRPr="00806C8F">
          <w:rPr>
            <w:noProof/>
            <w:webHidden/>
          </w:rPr>
          <w:tab/>
        </w:r>
        <w:r w:rsidRPr="00806C8F">
          <w:rPr>
            <w:noProof/>
            <w:webHidden/>
          </w:rPr>
          <w:fldChar w:fldCharType="begin"/>
        </w:r>
        <w:r w:rsidRPr="00806C8F">
          <w:rPr>
            <w:noProof/>
            <w:webHidden/>
          </w:rPr>
          <w:instrText xml:space="preserve"> PAGEREF _Toc189639900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5A2A9AAF" w14:textId="0C15C18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1" w:history="1">
        <w:r w:rsidRPr="00806C8F">
          <w:rPr>
            <w:rStyle w:val="Hyperlink"/>
            <w:noProof/>
          </w:rPr>
          <w:t>Abbildung 5  One-Shot Prompt-Struktur</w:t>
        </w:r>
        <w:r w:rsidRPr="00806C8F">
          <w:rPr>
            <w:noProof/>
            <w:webHidden/>
          </w:rPr>
          <w:tab/>
        </w:r>
        <w:r w:rsidRPr="00806C8F">
          <w:rPr>
            <w:noProof/>
            <w:webHidden/>
          </w:rPr>
          <w:fldChar w:fldCharType="begin"/>
        </w:r>
        <w:r w:rsidRPr="00806C8F">
          <w:rPr>
            <w:noProof/>
            <w:webHidden/>
          </w:rPr>
          <w:instrText xml:space="preserve"> PAGEREF _Toc189639901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2F7D1EE4" w14:textId="4F45791B"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2" w:history="1">
        <w:r w:rsidRPr="00806C8F">
          <w:rPr>
            <w:rStyle w:val="Hyperlink"/>
            <w:noProof/>
          </w:rPr>
          <w:t>Abbildung 6  Prozessschema der Untersuchung</w:t>
        </w:r>
        <w:r w:rsidRPr="00806C8F">
          <w:rPr>
            <w:noProof/>
            <w:webHidden/>
          </w:rPr>
          <w:tab/>
        </w:r>
        <w:r w:rsidRPr="00806C8F">
          <w:rPr>
            <w:noProof/>
            <w:webHidden/>
          </w:rPr>
          <w:fldChar w:fldCharType="begin"/>
        </w:r>
        <w:r w:rsidRPr="00806C8F">
          <w:rPr>
            <w:noProof/>
            <w:webHidden/>
          </w:rPr>
          <w:instrText xml:space="preserve"> PAGEREF _Toc189639902 \h </w:instrText>
        </w:r>
        <w:r w:rsidRPr="00806C8F">
          <w:rPr>
            <w:noProof/>
            <w:webHidden/>
          </w:rPr>
        </w:r>
        <w:r w:rsidRPr="00806C8F">
          <w:rPr>
            <w:noProof/>
            <w:webHidden/>
          </w:rPr>
          <w:fldChar w:fldCharType="separate"/>
        </w:r>
        <w:r w:rsidR="00875E22">
          <w:rPr>
            <w:noProof/>
            <w:webHidden/>
          </w:rPr>
          <w:t>37</w:t>
        </w:r>
        <w:r w:rsidRPr="00806C8F">
          <w:rPr>
            <w:noProof/>
            <w:webHidden/>
          </w:rPr>
          <w:fldChar w:fldCharType="end"/>
        </w:r>
      </w:hyperlink>
    </w:p>
    <w:p w14:paraId="09A0FE09" w14:textId="6E16D935" w:rsidR="009227FD" w:rsidRDefault="009227FD">
      <w:r w:rsidRPr="008D2658">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A93DA0" w14:paraId="4E7A51D1" w14:textId="77777777" w:rsidTr="00976969">
        <w:tc>
          <w:tcPr>
            <w:tcW w:w="2405" w:type="dxa"/>
          </w:tcPr>
          <w:p w14:paraId="7C8CAB63" w14:textId="77777777" w:rsidR="00A93DA0" w:rsidRPr="001774E6" w:rsidRDefault="00A93DA0" w:rsidP="000E378D">
            <w:pPr>
              <w:spacing w:line="360" w:lineRule="auto"/>
              <w:rPr>
                <w:b/>
                <w:lang w:eastAsia="de-DE"/>
              </w:rPr>
            </w:pPr>
            <w:r w:rsidRPr="001774E6">
              <w:rPr>
                <w:b/>
                <w:lang w:eastAsia="de-DE"/>
              </w:rPr>
              <w:t>Abkürzung</w:t>
            </w:r>
          </w:p>
        </w:tc>
        <w:tc>
          <w:tcPr>
            <w:tcW w:w="6372" w:type="dxa"/>
          </w:tcPr>
          <w:p w14:paraId="3B97ED60" w14:textId="77777777" w:rsidR="00A93DA0" w:rsidRPr="001774E6" w:rsidRDefault="00A93DA0" w:rsidP="000E378D">
            <w:pPr>
              <w:spacing w:line="360" w:lineRule="auto"/>
              <w:rPr>
                <w:b/>
                <w:lang w:eastAsia="de-DE"/>
              </w:rPr>
            </w:pPr>
            <w:r w:rsidRPr="001774E6">
              <w:rPr>
                <w:b/>
                <w:lang w:eastAsia="de-DE"/>
              </w:rPr>
              <w:t>Bedeutung</w:t>
            </w:r>
          </w:p>
        </w:tc>
      </w:tr>
      <w:tr w:rsidR="00A93DA0" w:rsidRPr="001774E6" w14:paraId="7FDC95A0" w14:textId="77777777" w:rsidTr="00976969">
        <w:tc>
          <w:tcPr>
            <w:tcW w:w="2405" w:type="dxa"/>
          </w:tcPr>
          <w:p w14:paraId="45A1A5E1" w14:textId="77777777" w:rsidR="00A93DA0" w:rsidRPr="001774E6" w:rsidRDefault="00A93DA0" w:rsidP="000E378D">
            <w:pPr>
              <w:spacing w:line="360" w:lineRule="auto"/>
              <w:rPr>
                <w:lang w:eastAsia="de-DE"/>
              </w:rPr>
            </w:pPr>
            <w:r>
              <w:rPr>
                <w:lang w:eastAsia="de-DE"/>
              </w:rPr>
              <w:t>COT</w:t>
            </w:r>
          </w:p>
        </w:tc>
        <w:tc>
          <w:tcPr>
            <w:tcW w:w="6372" w:type="dxa"/>
          </w:tcPr>
          <w:p w14:paraId="6565723E" w14:textId="77777777" w:rsidR="00A93DA0" w:rsidRPr="001774E6" w:rsidRDefault="00A93DA0"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A93DA0" w:rsidRPr="001774E6" w14:paraId="1748EEF5" w14:textId="77777777" w:rsidTr="00976969">
        <w:tc>
          <w:tcPr>
            <w:tcW w:w="2405" w:type="dxa"/>
          </w:tcPr>
          <w:p w14:paraId="4C652AE9" w14:textId="77777777" w:rsidR="00A93DA0" w:rsidRDefault="00A93DA0" w:rsidP="000E378D">
            <w:pPr>
              <w:spacing w:line="360" w:lineRule="auto"/>
              <w:rPr>
                <w:lang w:eastAsia="de-DE"/>
              </w:rPr>
            </w:pPr>
            <w:r>
              <w:rPr>
                <w:lang w:eastAsia="de-DE"/>
              </w:rPr>
              <w:t>FN</w:t>
            </w:r>
          </w:p>
        </w:tc>
        <w:tc>
          <w:tcPr>
            <w:tcW w:w="6372" w:type="dxa"/>
          </w:tcPr>
          <w:p w14:paraId="602C1C5C" w14:textId="77777777" w:rsidR="00A93DA0" w:rsidRDefault="00A93DA0" w:rsidP="000E378D">
            <w:pPr>
              <w:spacing w:line="360" w:lineRule="auto"/>
              <w:rPr>
                <w:lang w:eastAsia="de-DE"/>
              </w:rPr>
            </w:pPr>
            <w:proofErr w:type="spellStart"/>
            <w:r>
              <w:rPr>
                <w:lang w:eastAsia="de-DE"/>
              </w:rPr>
              <w:t>False</w:t>
            </w:r>
            <w:proofErr w:type="spellEnd"/>
            <w:r>
              <w:rPr>
                <w:lang w:eastAsia="de-DE"/>
              </w:rPr>
              <w:t xml:space="preserve"> Negative</w:t>
            </w:r>
          </w:p>
        </w:tc>
      </w:tr>
      <w:tr w:rsidR="00A93DA0" w:rsidRPr="001774E6" w14:paraId="17D725AF" w14:textId="77777777" w:rsidTr="00976969">
        <w:tc>
          <w:tcPr>
            <w:tcW w:w="2405" w:type="dxa"/>
          </w:tcPr>
          <w:p w14:paraId="6403F84E" w14:textId="77777777" w:rsidR="00A93DA0" w:rsidRDefault="00A93DA0" w:rsidP="000E378D">
            <w:pPr>
              <w:spacing w:line="360" w:lineRule="auto"/>
              <w:rPr>
                <w:lang w:eastAsia="de-DE"/>
              </w:rPr>
            </w:pPr>
            <w:r>
              <w:rPr>
                <w:lang w:eastAsia="de-DE"/>
              </w:rPr>
              <w:t>FP</w:t>
            </w:r>
          </w:p>
        </w:tc>
        <w:tc>
          <w:tcPr>
            <w:tcW w:w="6372" w:type="dxa"/>
          </w:tcPr>
          <w:p w14:paraId="0759B73C" w14:textId="77777777" w:rsidR="00A93DA0" w:rsidRDefault="00A93DA0"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A93DA0" w14:paraId="0B6E3721" w14:textId="77777777" w:rsidTr="00976969">
        <w:tc>
          <w:tcPr>
            <w:tcW w:w="2405" w:type="dxa"/>
          </w:tcPr>
          <w:p w14:paraId="33CD567C" w14:textId="77777777" w:rsidR="00A93DA0" w:rsidRDefault="00A93DA0" w:rsidP="000E378D">
            <w:pPr>
              <w:spacing w:line="360" w:lineRule="auto"/>
              <w:rPr>
                <w:lang w:eastAsia="de-DE"/>
              </w:rPr>
            </w:pPr>
            <w:r>
              <w:rPr>
                <w:lang w:eastAsia="de-DE"/>
              </w:rPr>
              <w:t>FS</w:t>
            </w:r>
          </w:p>
        </w:tc>
        <w:tc>
          <w:tcPr>
            <w:tcW w:w="6372" w:type="dxa"/>
          </w:tcPr>
          <w:p w14:paraId="677B9774" w14:textId="77777777" w:rsidR="00A93DA0" w:rsidRDefault="00A93DA0" w:rsidP="000E378D">
            <w:pPr>
              <w:spacing w:line="360" w:lineRule="auto"/>
              <w:rPr>
                <w:lang w:eastAsia="de-DE"/>
              </w:rPr>
            </w:pPr>
            <w:proofErr w:type="spellStart"/>
            <w:r>
              <w:rPr>
                <w:lang w:eastAsia="de-DE"/>
              </w:rPr>
              <w:t>Few</w:t>
            </w:r>
            <w:proofErr w:type="spellEnd"/>
            <w:r>
              <w:rPr>
                <w:lang w:eastAsia="de-DE"/>
              </w:rPr>
              <w:t>-Shot</w:t>
            </w:r>
          </w:p>
        </w:tc>
      </w:tr>
      <w:tr w:rsidR="00A93DA0" w:rsidRPr="001774E6" w14:paraId="4D0B2D7D" w14:textId="77777777" w:rsidTr="00976969">
        <w:tc>
          <w:tcPr>
            <w:tcW w:w="2405" w:type="dxa"/>
          </w:tcPr>
          <w:p w14:paraId="1E459561" w14:textId="77777777" w:rsidR="00A93DA0" w:rsidRDefault="00A93DA0" w:rsidP="000E378D">
            <w:pPr>
              <w:spacing w:line="360" w:lineRule="auto"/>
              <w:rPr>
                <w:lang w:eastAsia="de-DE"/>
              </w:rPr>
            </w:pPr>
            <w:r>
              <w:rPr>
                <w:lang w:eastAsia="de-DE"/>
              </w:rPr>
              <w:t>FS-x (z.B. FS-10)</w:t>
            </w:r>
          </w:p>
        </w:tc>
        <w:tc>
          <w:tcPr>
            <w:tcW w:w="6372" w:type="dxa"/>
          </w:tcPr>
          <w:p w14:paraId="6E805A0A" w14:textId="77777777" w:rsidR="00A93DA0" w:rsidRPr="001774E6" w:rsidRDefault="00A93DA0"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A93DA0" w:rsidRPr="001774E6" w14:paraId="60B2A2E9" w14:textId="77777777" w:rsidTr="00976969">
        <w:tc>
          <w:tcPr>
            <w:tcW w:w="2405" w:type="dxa"/>
          </w:tcPr>
          <w:p w14:paraId="40DCF7FD" w14:textId="77777777" w:rsidR="00A93DA0" w:rsidRDefault="00A93DA0" w:rsidP="000E378D">
            <w:pPr>
              <w:spacing w:line="360" w:lineRule="auto"/>
              <w:rPr>
                <w:lang w:eastAsia="de-DE"/>
              </w:rPr>
            </w:pPr>
            <w:r>
              <w:rPr>
                <w:lang w:eastAsia="de-DE"/>
              </w:rPr>
              <w:t>ICL</w:t>
            </w:r>
          </w:p>
        </w:tc>
        <w:tc>
          <w:tcPr>
            <w:tcW w:w="6372" w:type="dxa"/>
          </w:tcPr>
          <w:p w14:paraId="78228E1B" w14:textId="77777777" w:rsidR="00A93DA0" w:rsidRDefault="00A93DA0"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A93DA0" w:rsidRPr="001774E6" w14:paraId="0A8FE9FC" w14:textId="77777777" w:rsidTr="00976969">
        <w:tc>
          <w:tcPr>
            <w:tcW w:w="2405" w:type="dxa"/>
          </w:tcPr>
          <w:p w14:paraId="40209D49" w14:textId="77777777" w:rsidR="00A93DA0" w:rsidRDefault="00A93DA0" w:rsidP="000E378D">
            <w:pPr>
              <w:spacing w:line="360" w:lineRule="auto"/>
              <w:rPr>
                <w:lang w:eastAsia="de-DE"/>
              </w:rPr>
            </w:pPr>
            <w:r>
              <w:rPr>
                <w:lang w:eastAsia="de-DE"/>
              </w:rPr>
              <w:t>LLM</w:t>
            </w:r>
          </w:p>
        </w:tc>
        <w:tc>
          <w:tcPr>
            <w:tcW w:w="6372" w:type="dxa"/>
          </w:tcPr>
          <w:p w14:paraId="3E3ECECA" w14:textId="77777777" w:rsidR="00A93DA0" w:rsidRDefault="00A93DA0" w:rsidP="000E378D">
            <w:pPr>
              <w:spacing w:line="360" w:lineRule="auto"/>
              <w:rPr>
                <w:lang w:eastAsia="de-DE"/>
              </w:rPr>
            </w:pPr>
            <w:r>
              <w:rPr>
                <w:lang w:eastAsia="de-DE"/>
              </w:rPr>
              <w:t>Large Language Model</w:t>
            </w:r>
          </w:p>
        </w:tc>
      </w:tr>
      <w:tr w:rsidR="00A93DA0" w:rsidRPr="001774E6" w14:paraId="5DD58F4C" w14:textId="77777777" w:rsidTr="00976969">
        <w:tc>
          <w:tcPr>
            <w:tcW w:w="2405" w:type="dxa"/>
          </w:tcPr>
          <w:p w14:paraId="4E1030C7" w14:textId="77777777" w:rsidR="00A93DA0" w:rsidRDefault="00A93DA0" w:rsidP="000E378D">
            <w:pPr>
              <w:spacing w:line="360" w:lineRule="auto"/>
              <w:rPr>
                <w:lang w:eastAsia="de-DE"/>
              </w:rPr>
            </w:pPr>
            <w:r>
              <w:rPr>
                <w:lang w:eastAsia="de-DE"/>
              </w:rPr>
              <w:t>NLP</w:t>
            </w:r>
          </w:p>
        </w:tc>
        <w:tc>
          <w:tcPr>
            <w:tcW w:w="6372" w:type="dxa"/>
          </w:tcPr>
          <w:p w14:paraId="5E2C2007" w14:textId="77777777" w:rsidR="00A93DA0" w:rsidRDefault="00A93DA0" w:rsidP="000E378D">
            <w:pPr>
              <w:spacing w:line="360" w:lineRule="auto"/>
              <w:rPr>
                <w:lang w:eastAsia="de-DE"/>
              </w:rPr>
            </w:pPr>
            <w:r>
              <w:rPr>
                <w:lang w:eastAsia="de-DE"/>
              </w:rPr>
              <w:t>Natural Language Processing</w:t>
            </w:r>
          </w:p>
        </w:tc>
      </w:tr>
      <w:tr w:rsidR="00A93DA0" w14:paraId="5F94B3A4" w14:textId="77777777" w:rsidTr="00976969">
        <w:tc>
          <w:tcPr>
            <w:tcW w:w="2405" w:type="dxa"/>
          </w:tcPr>
          <w:p w14:paraId="64E73FE2" w14:textId="77777777" w:rsidR="00A93DA0" w:rsidRDefault="00A93DA0" w:rsidP="000E378D">
            <w:pPr>
              <w:spacing w:line="360" w:lineRule="auto"/>
              <w:rPr>
                <w:lang w:eastAsia="de-DE"/>
              </w:rPr>
            </w:pPr>
            <w:r>
              <w:rPr>
                <w:lang w:eastAsia="de-DE"/>
              </w:rPr>
              <w:t>OS</w:t>
            </w:r>
          </w:p>
        </w:tc>
        <w:tc>
          <w:tcPr>
            <w:tcW w:w="6372" w:type="dxa"/>
          </w:tcPr>
          <w:p w14:paraId="168AA2D0" w14:textId="77777777" w:rsidR="00A93DA0" w:rsidRDefault="00A93DA0" w:rsidP="000E378D">
            <w:pPr>
              <w:spacing w:line="360" w:lineRule="auto"/>
              <w:rPr>
                <w:lang w:eastAsia="de-DE"/>
              </w:rPr>
            </w:pPr>
            <w:proofErr w:type="spellStart"/>
            <w:r>
              <w:rPr>
                <w:lang w:eastAsia="de-DE"/>
              </w:rPr>
              <w:t>One</w:t>
            </w:r>
            <w:proofErr w:type="spellEnd"/>
            <w:r>
              <w:rPr>
                <w:lang w:eastAsia="de-DE"/>
              </w:rPr>
              <w:t>-Shot</w:t>
            </w:r>
          </w:p>
        </w:tc>
      </w:tr>
      <w:tr w:rsidR="00A93DA0" w:rsidRPr="001774E6" w14:paraId="726C1A32" w14:textId="77777777" w:rsidTr="00976969">
        <w:tc>
          <w:tcPr>
            <w:tcW w:w="2405" w:type="dxa"/>
          </w:tcPr>
          <w:p w14:paraId="66BC8F9D" w14:textId="77777777" w:rsidR="00A93DA0" w:rsidRDefault="00A93DA0" w:rsidP="000E378D">
            <w:pPr>
              <w:spacing w:line="360" w:lineRule="auto"/>
              <w:rPr>
                <w:lang w:eastAsia="de-DE"/>
              </w:rPr>
            </w:pPr>
            <w:r>
              <w:rPr>
                <w:lang w:eastAsia="de-DE"/>
              </w:rPr>
              <w:t>TN</w:t>
            </w:r>
          </w:p>
        </w:tc>
        <w:tc>
          <w:tcPr>
            <w:tcW w:w="6372" w:type="dxa"/>
          </w:tcPr>
          <w:p w14:paraId="6ADE6F98" w14:textId="77777777" w:rsidR="00A93DA0" w:rsidRDefault="00A93DA0" w:rsidP="000E378D">
            <w:pPr>
              <w:spacing w:line="360" w:lineRule="auto"/>
              <w:rPr>
                <w:lang w:eastAsia="de-DE"/>
              </w:rPr>
            </w:pPr>
            <w:r>
              <w:rPr>
                <w:lang w:eastAsia="de-DE"/>
              </w:rPr>
              <w:t>True Negative</w:t>
            </w:r>
          </w:p>
        </w:tc>
      </w:tr>
      <w:tr w:rsidR="00A93DA0" w:rsidRPr="001774E6" w14:paraId="54100EF9" w14:textId="77777777" w:rsidTr="00976969">
        <w:tc>
          <w:tcPr>
            <w:tcW w:w="2405" w:type="dxa"/>
          </w:tcPr>
          <w:p w14:paraId="3835D34C" w14:textId="77777777" w:rsidR="00A93DA0" w:rsidRDefault="00A93DA0" w:rsidP="000E378D">
            <w:pPr>
              <w:spacing w:line="360" w:lineRule="auto"/>
              <w:rPr>
                <w:lang w:eastAsia="de-DE"/>
              </w:rPr>
            </w:pPr>
            <w:r>
              <w:rPr>
                <w:lang w:eastAsia="de-DE"/>
              </w:rPr>
              <w:t>TP</w:t>
            </w:r>
          </w:p>
        </w:tc>
        <w:tc>
          <w:tcPr>
            <w:tcW w:w="6372" w:type="dxa"/>
          </w:tcPr>
          <w:p w14:paraId="03F7CA14" w14:textId="77777777" w:rsidR="00A93DA0" w:rsidRDefault="00A93DA0" w:rsidP="000E378D">
            <w:pPr>
              <w:spacing w:line="360" w:lineRule="auto"/>
              <w:rPr>
                <w:lang w:eastAsia="de-DE"/>
              </w:rPr>
            </w:pPr>
            <w:r>
              <w:rPr>
                <w:lang w:eastAsia="de-DE"/>
              </w:rPr>
              <w:t>True Positive</w:t>
            </w:r>
          </w:p>
        </w:tc>
      </w:tr>
      <w:tr w:rsidR="00A93DA0" w14:paraId="0D57F3B4" w14:textId="77777777" w:rsidTr="00976969">
        <w:tc>
          <w:tcPr>
            <w:tcW w:w="2405" w:type="dxa"/>
          </w:tcPr>
          <w:p w14:paraId="071B38A8" w14:textId="77777777" w:rsidR="00A93DA0" w:rsidRDefault="00A93DA0" w:rsidP="000E378D">
            <w:pPr>
              <w:spacing w:line="360" w:lineRule="auto"/>
              <w:rPr>
                <w:lang w:eastAsia="de-DE"/>
              </w:rPr>
            </w:pPr>
            <w:r>
              <w:rPr>
                <w:lang w:eastAsia="de-DE"/>
              </w:rPr>
              <w:t>ZS</w:t>
            </w:r>
          </w:p>
        </w:tc>
        <w:tc>
          <w:tcPr>
            <w:tcW w:w="6372" w:type="dxa"/>
          </w:tcPr>
          <w:p w14:paraId="3A594279" w14:textId="77777777" w:rsidR="00A93DA0" w:rsidRDefault="00A93DA0"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90329885"/>
      <w:r>
        <w:lastRenderedPageBreak/>
        <w:t>Einleitung</w:t>
      </w:r>
      <w:bookmarkEnd w:id="0"/>
    </w:p>
    <w:p w14:paraId="7F7CE171" w14:textId="664F8D12"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 xml:space="preserve">erstehen der argumentativen Struktur macht es nachvollziehbar, warum Menschen </w:t>
      </w:r>
      <w:r w:rsidR="004B7419">
        <w:t xml:space="preserve">die entsprechende </w:t>
      </w:r>
      <w:r w:rsidR="006827AF" w:rsidRPr="000275CC">
        <w:t>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Stede</w:t>
      </w:r>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F764BF">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 xml:space="preserve">besteht ein Argument aus mehreren Komponenten wie Behauptungen und Prämissen, welche eine bestimmte Struktur </w:t>
      </w:r>
      <w:r w:rsidR="00702C20">
        <w:t xml:space="preserve">aufgrund ihrer Beziehungen zueinander </w:t>
      </w:r>
      <w:r w:rsidR="00E7589D" w:rsidRPr="00F34611">
        <w:t>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7D61728C"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w:t>
      </w:r>
      <w:r w:rsidR="00081798">
        <w:t>gliedern</w:t>
      </w:r>
      <w:r w:rsidR="00ED0E05" w:rsidRPr="00F66F88">
        <w:t xml:space="preserve">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 xml:space="preserve">(Lawrence &amp; Reed, 2020, S. 787–788; Peldszus &amp; Stede, 2013, S. 20; Stab &amp; </w:t>
      </w:r>
      <w:r w:rsidR="00ED0E05" w:rsidRPr="00F66F88">
        <w:rPr>
          <w:rFonts w:cs="Arial"/>
        </w:rPr>
        <w:lastRenderedPageBreak/>
        <w:t>Gurevych, 2017b, S. 620–621)</w:t>
      </w:r>
      <w:r w:rsidR="00ED0E05" w:rsidRPr="00F66F88">
        <w:fldChar w:fldCharType="end"/>
      </w:r>
      <w:r w:rsidR="00ED0E05" w:rsidRPr="00F66F88">
        <w:t xml:space="preserve"> Teilaufgaben benannt. Inhaltlich sind sich die 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t>
      </w:r>
      <w:proofErr w:type="spellStart"/>
      <w:r w:rsidR="00FD0649" w:rsidRPr="00F66F88">
        <w:rPr>
          <w:lang w:val="en-US"/>
        </w:rPr>
        <w:t>werden</w:t>
      </w:r>
      <w:proofErr w:type="spellEnd"/>
      <w:r w:rsidR="00FD0649" w:rsidRPr="00F66F88">
        <w:rPr>
          <w:lang w:val="en-US"/>
        </w:rPr>
        <w:t xml:space="preserve"> </w:t>
      </w:r>
      <w:proofErr w:type="spellStart"/>
      <w:r w:rsidR="00FD0649" w:rsidRPr="00F66F88">
        <w:rPr>
          <w:lang w:val="en-US"/>
        </w:rPr>
        <w:t>dabei</w:t>
      </w:r>
      <w:proofErr w:type="spellEnd"/>
      <w:r w:rsidR="00FD0649" w:rsidRPr="00F66F88">
        <w:rPr>
          <w:lang w:val="en-US"/>
        </w:rPr>
        <w:t xml:space="preserve"> </w:t>
      </w:r>
      <w:proofErr w:type="spellStart"/>
      <w:r w:rsidR="00FD0649" w:rsidRPr="00F66F88">
        <w:rPr>
          <w:lang w:val="en-US"/>
        </w:rPr>
        <w:t>syntaktische</w:t>
      </w:r>
      <w:proofErr w:type="spellEnd"/>
      <w:r w:rsidR="00FD0649" w:rsidRPr="00F66F88">
        <w:rPr>
          <w:lang w:val="en-US"/>
        </w:rPr>
        <w:t xml:space="preserve"> und </w:t>
      </w:r>
      <w:proofErr w:type="spellStart"/>
      <w:r w:rsidR="00FD0649" w:rsidRPr="00F66F88">
        <w:rPr>
          <w:lang w:val="en-US"/>
        </w:rPr>
        <w:t>positionsbezogene</w:t>
      </w:r>
      <w:proofErr w:type="spellEnd"/>
      <w:r w:rsidR="00FD0649" w:rsidRPr="00F66F88">
        <w:rPr>
          <w:lang w:val="en-US"/>
        </w:rPr>
        <w:t xml:space="preserve"> </w:t>
      </w:r>
      <w:proofErr w:type="spellStart"/>
      <w:r w:rsidR="00FD0649" w:rsidRPr="00F66F88">
        <w:rPr>
          <w:lang w:val="en-US"/>
        </w:rPr>
        <w:t>Merkmale</w:t>
      </w:r>
      <w:proofErr w:type="spellEnd"/>
      <w:r w:rsidR="00FD0649" w:rsidRPr="00F66F88">
        <w:rPr>
          <w:lang w:val="en-US"/>
        </w:rPr>
        <w:t xml:space="preserve"> am </w:t>
      </w:r>
      <w:proofErr w:type="spellStart"/>
      <w:r w:rsidR="00FD0649" w:rsidRPr="00F66F88">
        <w:rPr>
          <w:lang w:val="en-US"/>
        </w:rPr>
        <w:t>häufigsten</w:t>
      </w:r>
      <w:proofErr w:type="spellEnd"/>
      <w:r w:rsidR="00FD0649" w:rsidRPr="00F66F88">
        <w:rPr>
          <w:lang w:val="en-US"/>
        </w:rPr>
        <w:t xml:space="preserve"> </w:t>
      </w:r>
      <w:proofErr w:type="spellStart"/>
      <w:r w:rsidR="00FD0649" w:rsidRPr="00F66F88">
        <w:rPr>
          <w:lang w:val="en-US"/>
        </w:rPr>
        <w:t>verwendet</w:t>
      </w:r>
      <w:proofErr w:type="spellEnd"/>
      <w:r w:rsidR="00FD0649" w:rsidRPr="00F66F88">
        <w:rPr>
          <w:lang w:val="en-US"/>
        </w:rPr>
        <w:t>.</w:t>
      </w:r>
      <w:r w:rsidR="00572ED6" w:rsidRPr="00F66F88">
        <w:rPr>
          <w:lang w:val="en-US"/>
        </w:rPr>
        <w:t xml:space="preserve"> </w:t>
      </w:r>
      <w:r w:rsidR="00ED0E05" w:rsidRPr="00F66F88">
        <w:t xml:space="preserve">Neuere </w:t>
      </w:r>
      <w:r w:rsidR="00305CAC">
        <w:t>Argument-Mining-Ansätze</w:t>
      </w:r>
      <w:r w:rsidR="00ED0E05" w:rsidRPr="00F66F88">
        <w:t xml:space="preserv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571BD8DB"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lastRenderedPageBreak/>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83562">
        <w:rPr>
          <w:rFonts w:cs="Arial"/>
        </w:rPr>
        <w:t>Transfer-Learning</w:t>
      </w:r>
      <w:r w:rsidR="0007031B" w:rsidRPr="00F8659C">
        <w:rPr>
          <w:rFonts w:cs="Arial"/>
        </w:rPr>
        <w:t xml:space="preserve">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Eine spezielle Form des Transfer-</w:t>
      </w:r>
      <w:proofErr w:type="spellStart"/>
      <w:r w:rsidR="0007031B" w:rsidRPr="00F8659C">
        <w:rPr>
          <w:rFonts w:cs="Arial"/>
        </w:rPr>
        <w:t>Learning</w:t>
      </w:r>
      <w:r w:rsidR="00DB3365">
        <w:rPr>
          <w:rFonts w:cs="Arial"/>
        </w:rPr>
        <w:t>s</w:t>
      </w:r>
      <w:proofErr w:type="spellEnd"/>
      <w:r w:rsidR="0007031B" w:rsidRPr="00F8659C">
        <w:rPr>
          <w:rFonts w:cs="Arial"/>
        </w:rPr>
        <w:t xml:space="preserve"> ist das Fine-Tuning, </w:t>
      </w:r>
      <w:r w:rsidR="00F700DE">
        <w:rPr>
          <w:rFonts w:cs="Arial"/>
        </w:rPr>
        <w:t xml:space="preserve">bei dem </w:t>
      </w:r>
      <w:r w:rsidR="0007031B" w:rsidRPr="00F8659C">
        <w:rPr>
          <w:rFonts w:cs="Arial"/>
        </w:rPr>
        <w:t xml:space="preserve">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E55AD5">
        <w:rPr>
          <w:bCs/>
        </w:rPr>
        <w:t>,</w:t>
      </w:r>
      <w:r w:rsidR="00E55AD5" w:rsidRPr="00A1167B">
        <w:rPr>
          <w:bCs/>
        </w:rPr>
        <w:t xml:space="preserve"> verstanden werden</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516CA256"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w:t>
      </w:r>
      <w:r w:rsidR="008A33B7">
        <w:t>er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w:t>
      </w:r>
      <w:r w:rsidRPr="00FE5D3C">
        <w:lastRenderedPageBreak/>
        <w:t xml:space="preserve">bereits vortrainierten LLMs mittels Fine-Tuning für die eigene Anwendung ist 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351DCF">
        <w:t>Auch wenn dieser Ansatz kostengünstiger ist, eignet er sich nicht</w:t>
      </w:r>
      <w:r w:rsidR="00603D58">
        <w:t xml:space="preserve"> für Fälle, in denen keine ausreichenden Datensätze vorhanden sind</w:t>
      </w:r>
      <w:r w:rsidRPr="00FE5D3C">
        <w:rPr>
          <w:rFonts w:cs="Arial"/>
        </w:rPr>
        <w:t>.</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326C9A4"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 xml:space="preserve">s </w:t>
      </w:r>
      <w:r w:rsidR="000338FE">
        <w:t xml:space="preserve">analysiert </w:t>
      </w:r>
      <w:r w:rsidR="0009530A" w:rsidRPr="003A69D9">
        <w:t>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w:t>
      </w:r>
      <w:r w:rsidR="003002D3">
        <w:t>Prompt-Engineering-Techniken</w:t>
      </w:r>
      <w:r w:rsidR="00E53597" w:rsidRPr="003A69D9">
        <w:t xml:space="preserve"> ohne Fine-Tuning dem Stand der Technik entsprechende Ergebnisse für Open-Source</w:t>
      </w:r>
      <w:r w:rsidR="00E11E50">
        <w:t>-</w:t>
      </w:r>
      <w:r w:rsidR="00E53597" w:rsidRPr="003A69D9">
        <w:t xml:space="preserve">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Es scheint somit</w:t>
      </w:r>
      <w:r w:rsidR="00BC1A94">
        <w:t>,</w:t>
      </w:r>
      <w:r w:rsidR="009C2699" w:rsidRPr="005D59FC">
        <w:t xml:space="preserve">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w:t>
      </w:r>
      <w:r w:rsidR="003002D3">
        <w:t>Prompt-Engineering-Techniken</w:t>
      </w:r>
      <w:r w:rsidR="0006481C" w:rsidRPr="005D59FC">
        <w:t xml:space="preserve"> die Leistung von Large Language Models bei der automatisierten Erkennung von Argumentationskomponenten und deren </w:t>
      </w:r>
      <w:r w:rsidR="00BD1BB8" w:rsidRPr="005D59FC">
        <w:t>Beziehungen</w:t>
      </w:r>
      <w:r w:rsidR="0006481C" w:rsidRPr="005D59FC">
        <w:t>?</w:t>
      </w:r>
    </w:p>
    <w:p w14:paraId="176CDDE7" w14:textId="6817E8B5"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w:t>
      </w:r>
      <w:r w:rsidR="00174179">
        <w:t>en würde</w:t>
      </w:r>
      <w:r>
        <w: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875E22">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875E22">
        <w:t>0</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875E22">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90329886"/>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74826AEC"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w:t>
      </w:r>
      <w:r w:rsidR="009C6A53">
        <w:t xml:space="preserve">für die </w:t>
      </w:r>
      <w:r w:rsidR="00736E60">
        <w:t xml:space="preserve">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3002D3">
        <w:t>Prompt-Engineering-Techniken</w:t>
      </w:r>
      <w:r w:rsidR="00D535AC">
        <w:t xml:space="preserve">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90329887"/>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230D44FE"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w:t>
      </w:r>
      <w:r w:rsidR="003D2972">
        <w:t>,</w:t>
      </w:r>
      <w:r w:rsidRPr="00156180">
        <w:t xml:space="preserve">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t>
      </w:r>
      <w:r w:rsidR="00FA2FD7">
        <w:t xml:space="preserve">der </w:t>
      </w:r>
      <w:r w:rsidR="000133A9" w:rsidRPr="00156180">
        <w:t>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5FBA85EF"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 xml:space="preserve">Modells </w:t>
      </w:r>
      <w:r w:rsidR="00CD19EB">
        <w:t>einschließlich</w:t>
      </w:r>
      <w:r w:rsidR="00A55696" w:rsidRPr="00EF2988">
        <w:t xml:space="preserve"> G</w:t>
      </w:r>
      <w:r w:rsidR="00B72F27" w:rsidRPr="00EF2988">
        <w:t>ewichtungen und weitere</w:t>
      </w:r>
      <w:r w:rsidR="000925A6">
        <w:t>r</w:t>
      </w:r>
      <w:r w:rsidR="00B72F27" w:rsidRPr="00EF2988">
        <w:t xml:space="preserve">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22CC7453"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die Weiterverarbeitung erschweren, </w:t>
      </w:r>
      <w:r w:rsidR="003423EC" w:rsidRPr="00D737AA">
        <w:lastRenderedPageBreak/>
        <w:t xml:space="preserve">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 xml:space="preserve">angesehen </w:t>
      </w:r>
      <w:r w:rsidR="003701AF">
        <w:t>werden kann</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xml:space="preserve">. Die Ausgaben des Modells </w:t>
      </w:r>
      <w:r w:rsidR="007701B6">
        <w:t xml:space="preserve">mit den </w:t>
      </w:r>
      <w:r w:rsidR="002E6767" w:rsidRPr="00BF3B19">
        <w:t>dazugehörige</w:t>
      </w:r>
      <w:r w:rsidR="007701B6">
        <w:t>n</w:t>
      </w:r>
      <w:r w:rsidR="002E6767" w:rsidRPr="00BF3B19">
        <w:t xml:space="preserve">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90329888"/>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F764BF">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w:t>
      </w:r>
      <w:proofErr w:type="spellStart"/>
      <w:r w:rsidR="009B6306" w:rsidRPr="007F078C">
        <w:rPr>
          <w:lang w:val="en-US"/>
        </w:rPr>
        <w:t>bieten</w:t>
      </w:r>
      <w:proofErr w:type="spellEnd"/>
      <w:r w:rsidR="009B6306" w:rsidRPr="007F078C">
        <w:rPr>
          <w:lang w:val="en-US"/>
        </w:rPr>
        <w:t xml:space="preserve"> in </w:t>
      </w:r>
      <w:proofErr w:type="spellStart"/>
      <w:r w:rsidR="009B6306" w:rsidRPr="007F078C">
        <w:rPr>
          <w:lang w:val="en-US"/>
        </w:rPr>
        <w:t>ihrer</w:t>
      </w:r>
      <w:proofErr w:type="spellEnd"/>
      <w:r w:rsidR="009B6306" w:rsidRPr="007F078C">
        <w:rPr>
          <w:lang w:val="en-US"/>
        </w:rPr>
        <w:t xml:space="preserve"> Arbeit </w:t>
      </w:r>
      <w:proofErr w:type="spellStart"/>
      <w:r w:rsidR="009B6306" w:rsidRPr="007F078C">
        <w:rPr>
          <w:lang w:val="en-US"/>
        </w:rPr>
        <w:t>einen</w:t>
      </w:r>
      <w:proofErr w:type="spellEnd"/>
      <w:r w:rsidR="009B6306" w:rsidRPr="007F078C">
        <w:rPr>
          <w:lang w:val="en-US"/>
        </w:rPr>
        <w:t xml:space="preserve"> </w:t>
      </w:r>
      <w:proofErr w:type="spellStart"/>
      <w:r w:rsidR="009B6306" w:rsidRPr="007F078C">
        <w:rPr>
          <w:lang w:val="en-US"/>
        </w:rPr>
        <w:t>Vergleich</w:t>
      </w:r>
      <w:proofErr w:type="spellEnd"/>
      <w:r w:rsidR="009B6306" w:rsidRPr="007F078C">
        <w:rPr>
          <w:lang w:val="en-US"/>
        </w:rPr>
        <w:t xml:space="preserve"> von </w:t>
      </w:r>
      <w:proofErr w:type="spellStart"/>
      <w:r w:rsidR="009B6306" w:rsidRPr="007F078C">
        <w:rPr>
          <w:lang w:val="en-US"/>
        </w:rPr>
        <w:t>verfügbaren</w:t>
      </w:r>
      <w:proofErr w:type="spellEnd"/>
      <w:r w:rsidR="009B6306" w:rsidRPr="007F078C">
        <w:rPr>
          <w:lang w:val="en-US"/>
        </w:rPr>
        <w:t xml:space="preserve"> </w:t>
      </w:r>
      <w:proofErr w:type="spellStart"/>
      <w:r w:rsidR="009B6306" w:rsidRPr="007F078C">
        <w:rPr>
          <w:lang w:val="en-US"/>
        </w:rPr>
        <w:t>Datensätzen</w:t>
      </w:r>
      <w:proofErr w:type="spellEnd"/>
      <w:r w:rsidR="009B6306" w:rsidRPr="007F078C">
        <w:rPr>
          <w:lang w:val="en-US"/>
        </w:rPr>
        <w:t xml:space="preserve">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056C9120"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w:t>
      </w:r>
      <w:r w:rsidR="002B3A8A">
        <w:t xml:space="preserve">in Bezug auf </w:t>
      </w:r>
      <w:r w:rsidR="00E72D5D" w:rsidRPr="006F1043">
        <w:t xml:space="preserve">Argumente.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9C1137" w:rsidRPr="006F1043">
        <w:t>Datensatz</w:t>
      </w:r>
      <w:r w:rsidR="002448B5">
        <w:t xml:space="preserve"> </w:t>
      </w:r>
      <w:r w:rsidR="002448B5" w:rsidRPr="006F1043">
        <w:t>(Version 2)</w:t>
      </w:r>
      <w:r w:rsidR="00440A71" w:rsidRPr="006F1043">
        <w:t xml:space="preserve">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DD564E">
        <w:t xml:space="preserve"> und</w:t>
      </w:r>
      <w:r w:rsidR="004B0C84" w:rsidRPr="00404E71">
        <w:t xml:space="preserve"> der Autor versucht</w:t>
      </w:r>
      <w:r w:rsidR="00A75333" w:rsidRPr="00404E71">
        <w:t>,</w:t>
      </w:r>
      <w:r w:rsidR="004B0C84" w:rsidRPr="00404E71">
        <w:t xml:space="preserve"> die Leser von seinem Standpunkt zu überzeugen.</w:t>
      </w:r>
      <w:r w:rsidR="00370EB9">
        <w:t xml:space="preserve"> </w:t>
      </w:r>
    </w:p>
    <w:p w14:paraId="2852BD84" w14:textId="4E9B1D72"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somit</w:t>
      </w:r>
      <w:r w:rsidR="00640EC9">
        <w:t>,</w:t>
      </w:r>
      <w:r w:rsidR="00410B8E" w:rsidRPr="00DF0AA0">
        <w:t xml:space="preserve"> abgesehen von der Ergänzung einer </w:t>
      </w:r>
      <w:r w:rsidR="00410B8E" w:rsidRPr="00DF0AA0">
        <w:lastRenderedPageBreak/>
        <w:t>Hauptaussage</w:t>
      </w:r>
      <w:r w:rsidR="00BA1F4F">
        <w:t>,</w:t>
      </w:r>
      <w:r w:rsidR="00410B8E" w:rsidRPr="00DF0AA0">
        <w:t xml:space="preserv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76328869" w:rsidR="008A74F1" w:rsidRPr="00AF029F" w:rsidRDefault="008A74F1" w:rsidP="00E16990">
      <w:pPr>
        <w:pStyle w:val="Beschriftung"/>
        <w:keepNext/>
        <w:spacing w:after="0"/>
        <w:rPr>
          <w:color w:val="auto"/>
          <w:sz w:val="20"/>
          <w:szCs w:val="20"/>
        </w:rPr>
      </w:pPr>
      <w:bookmarkStart w:id="8" w:name="_Toc189639897"/>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4475CFB5" w:rsidR="00CF00D2" w:rsidRDefault="00E16990" w:rsidP="001F7CA5">
      <w:pPr>
        <w:autoSpaceDE w:val="0"/>
        <w:autoSpaceDN w:val="0"/>
        <w:adjustRightInd w:val="0"/>
        <w:spacing w:after="0"/>
        <w:jc w:val="both"/>
      </w:pPr>
      <w:r w:rsidRPr="00E16990">
        <w:rPr>
          <w:noProof/>
        </w:rPr>
        <w:drawing>
          <wp:inline distT="0" distB="0" distL="0" distR="0" wp14:anchorId="76AE3C06" wp14:editId="1F39B203">
            <wp:extent cx="5579745" cy="1574800"/>
            <wp:effectExtent l="0" t="0" r="1905" b="6350"/>
            <wp:docPr id="3341153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1532" name="Grafik 1" descr="Ein Bild, das Text, Screenshot, Reihe, Diagramm enthält.&#10;&#10;Automatisch generierte Beschreibung"/>
                    <pic:cNvPicPr/>
                  </pic:nvPicPr>
                  <pic:blipFill>
                    <a:blip r:embed="rId11"/>
                    <a:stretch>
                      <a:fillRect/>
                    </a:stretch>
                  </pic:blipFill>
                  <pic:spPr>
                    <a:xfrm>
                      <a:off x="0" y="0"/>
                      <a:ext cx="5579745" cy="1574800"/>
                    </a:xfrm>
                    <a:prstGeom prst="rect">
                      <a:avLst/>
                    </a:prstGeom>
                  </pic:spPr>
                </pic:pic>
              </a:graphicData>
            </a:graphic>
          </wp:inline>
        </w:drawing>
      </w:r>
    </w:p>
    <w:p w14:paraId="647A3BB9" w14:textId="7C555135"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p>
    <w:p w14:paraId="04526F9C" w14:textId="77777777" w:rsidR="00E62969" w:rsidRDefault="00E62969" w:rsidP="00F05727">
      <w:pPr>
        <w:autoSpaceDE w:val="0"/>
        <w:autoSpaceDN w:val="0"/>
        <w:adjustRightInd w:val="0"/>
        <w:spacing w:after="0"/>
        <w:jc w:val="both"/>
      </w:pPr>
    </w:p>
    <w:p w14:paraId="75402CEC" w14:textId="17B7CCF7"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 xml:space="preserve">Es wurde fälschlicherweise angenommen, dass </w:t>
      </w:r>
      <w:r w:rsidR="00572F56">
        <w:t xml:space="preserve">die </w:t>
      </w:r>
      <w:r w:rsidR="00362A5F">
        <w:t xml:space="preserve">Aufsätze nicht mehrfach in dem </w:t>
      </w:r>
      <w:r w:rsidR="00F32E58">
        <w:t xml:space="preserve">Datensatz </w:t>
      </w:r>
      <w:r w:rsidR="00362A5F">
        <w:t>vorkommen</w:t>
      </w:r>
      <w:r w:rsidR="001317A8" w:rsidRPr="00E54847">
        <w:t xml:space="preserve">, da </w:t>
      </w:r>
      <w:r w:rsidR="00FB1115">
        <w:t xml:space="preserve">er </w:t>
      </w:r>
      <w:r w:rsidR="001317A8" w:rsidRPr="00E54847">
        <w:t xml:space="preserve">professionell erstellt </w:t>
      </w:r>
      <w:r w:rsidR="00FB1115">
        <w:t>wurde</w:t>
      </w:r>
      <w:r w:rsidR="001317A8" w:rsidRPr="00E54847">
        <w: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w:t>
      </w:r>
      <w:r w:rsidR="006D1538">
        <w:t xml:space="preserve">Aufsatz </w:t>
      </w:r>
      <w:r w:rsidR="009A35A2" w:rsidRPr="00E54847">
        <w:t xml:space="preserve">dreimal und ein weiterer </w:t>
      </w:r>
      <w:r w:rsidR="006D1538">
        <w:t xml:space="preserve">Aufsatz </w:t>
      </w:r>
      <w:r w:rsidR="009A35A2" w:rsidRPr="00E54847">
        <w:t xml:space="preserve">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4E63C663" w:rsidR="009606D1" w:rsidRDefault="009606D1" w:rsidP="00F626B8">
      <w:pPr>
        <w:autoSpaceDE w:val="0"/>
        <w:autoSpaceDN w:val="0"/>
        <w:adjustRightInd w:val="0"/>
        <w:spacing w:after="0"/>
        <w:jc w:val="both"/>
      </w:pPr>
      <w:proofErr w:type="spellStart"/>
      <w:r w:rsidRPr="00E54847">
        <w:rPr>
          <w:rFonts w:cs="Arial"/>
        </w:rPr>
        <w:t>Yeginbergen</w:t>
      </w:r>
      <w:proofErr w:type="spellEnd"/>
      <w:r w:rsidRPr="00E54847">
        <w:rPr>
          <w:rFonts w:cs="Arial"/>
        </w:rPr>
        <w:t xml:space="preserve">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90329889"/>
      <w:r w:rsidRPr="00F34611">
        <w:t>Methode</w:t>
      </w:r>
      <w:bookmarkEnd w:id="9"/>
    </w:p>
    <w:p w14:paraId="2F9B670A" w14:textId="5DD14CC1"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verwendet</w:t>
      </w:r>
      <w:r w:rsidR="009F4C13">
        <w:t>. S</w:t>
      </w:r>
      <w:r w:rsidR="00F82DA0" w:rsidRPr="00B15E15">
        <w:t xml:space="preserve">omit </w:t>
      </w:r>
      <w:r w:rsidR="009F4C13">
        <w:t xml:space="preserve">werden </w:t>
      </w:r>
      <w:r w:rsidR="003125E5" w:rsidRPr="00B15E15">
        <w:t>weniger Token</w:t>
      </w:r>
      <w:r w:rsidR="00F82DA0" w:rsidRPr="00B15E15">
        <w:t>s</w:t>
      </w:r>
      <w:r w:rsidR="003125E5" w:rsidRPr="00B15E15">
        <w:t xml:space="preserve"> benötigt.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0" w:name="_Toc190329890"/>
      <w:r>
        <w:lastRenderedPageBreak/>
        <w:t>Prompts</w:t>
      </w:r>
      <w:bookmarkEnd w:id="10"/>
    </w:p>
    <w:p w14:paraId="6DD53458" w14:textId="4A76B494" w:rsidR="003A08DE" w:rsidRPr="003E10F5" w:rsidRDefault="00953072" w:rsidP="008A74D9">
      <w:pPr>
        <w:jc w:val="both"/>
      </w:pPr>
      <w:r w:rsidRPr="00723240">
        <w:t xml:space="preserve">Es gibt verschiedene </w:t>
      </w:r>
      <w:r w:rsidR="003002D3">
        <w:t>Prompt-Engineering-Techniken</w:t>
      </w:r>
      <w:r w:rsidRPr="00723240">
        <w:t xml:space="preserve">.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56670757"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31493E">
        <w:t xml:space="preserve">werden </w:t>
      </w:r>
      <w:r w:rsidR="008569CD" w:rsidRPr="003E10F5">
        <w:t xml:space="preserve">zufällig </w:t>
      </w:r>
      <w:r w:rsidR="00212183" w:rsidRPr="003E10F5">
        <w:t>ausgewählt</w:t>
      </w:r>
      <w:r w:rsidR="008569CD" w:rsidRPr="003E10F5">
        <w:t xml:space="preserve">. </w:t>
      </w:r>
    </w:p>
    <w:p w14:paraId="7E182BFF" w14:textId="6AB2CDB0"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F764BF">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F764BF">
        <w:rPr>
          <w:rFonts w:cs="Arial"/>
        </w:rPr>
        <w:t>(2020, S. 6, 10)</w:t>
      </w:r>
      <w:r w:rsidR="000C61A4" w:rsidRPr="003E10F5">
        <w:fldChar w:fldCharType="end"/>
      </w:r>
      <w:r w:rsidR="000C61A4" w:rsidRPr="00F764BF">
        <w:t xml:space="preserve"> </w:t>
      </w:r>
      <w:r w:rsidR="0041583C" w:rsidRPr="00F764BF">
        <w:t xml:space="preserve">verwenden </w:t>
      </w:r>
      <w:r w:rsidR="000C61A4" w:rsidRPr="00F764BF">
        <w:t>dabei in der Regel zwischen 10 und 100 Beispiele</w:t>
      </w:r>
      <w:r w:rsidR="00B8221D" w:rsidRPr="00F764BF">
        <w:t xml:space="preserve">, je nach der Größe des Kontextfensters des </w:t>
      </w:r>
      <w:r w:rsidR="00A6543F" w:rsidRPr="00F764BF">
        <w:t>LLMs</w:t>
      </w:r>
      <w:r w:rsidR="000C61A4" w:rsidRPr="00F764BF">
        <w:t>.</w:t>
      </w:r>
      <w:r w:rsidR="006C3CFA" w:rsidRPr="00F764BF">
        <w:t xml:space="preserve"> </w:t>
      </w:r>
      <w:r w:rsidR="00323DB6" w:rsidRPr="003E10F5">
        <w:t xml:space="preserve">Demnach </w:t>
      </w:r>
      <w:r w:rsidR="00A35193" w:rsidRPr="003E10F5">
        <w:t xml:space="preserve">führen mehr Beispiele </w:t>
      </w:r>
      <w:r w:rsidR="00973AB5">
        <w:t>überwiegend</w:t>
      </w:r>
      <w:r w:rsidR="00A35193" w:rsidRPr="003E10F5">
        <w:t xml:space="preserve">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Muster</w:t>
      </w:r>
      <w:r w:rsidR="00701F2D" w:rsidRPr="003E10F5">
        <w:t xml:space="preserve">, die für die Bearbeitung </w:t>
      </w:r>
      <w:r w:rsidR="00A427F3" w:rsidRPr="003E10F5">
        <w:t>der Aufgabe zuträglich sind</w:t>
      </w:r>
      <w:r w:rsidR="00DC58B0">
        <w:t xml:space="preserve">, </w:t>
      </w:r>
      <w:r w:rsidR="00DC58B0" w:rsidRPr="003E10F5">
        <w:t>erkennt</w:t>
      </w:r>
      <w:r w:rsidR="00A427F3" w:rsidRPr="003E10F5">
        <w:t xml:space="preserve">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w:t>
      </w:r>
      <w:r w:rsidR="00A813B5">
        <w:t>,</w:t>
      </w:r>
      <w:r w:rsidR="00CA1C29" w:rsidRPr="003E10F5">
        <w:t xml:space="preserve">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xml:space="preserve">, anstatt eine optimale Anzahl </w:t>
      </w:r>
      <w:r w:rsidR="00A813B5">
        <w:t>von</w:t>
      </w:r>
      <w:r w:rsidR="000B6A4D" w:rsidRPr="003E10F5">
        <w:t xml:space="preserve"> Beispielen zu ermitteln</w:t>
      </w:r>
      <w:r w:rsidR="009B32E1" w:rsidRPr="003E10F5">
        <w:t>.</w:t>
      </w:r>
    </w:p>
    <w:p w14:paraId="061D853C" w14:textId="0D7E7329"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867695">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w:t>
      </w:r>
      <w:r w:rsidR="00675A89">
        <w:rPr>
          <w:bCs/>
        </w:rPr>
        <w:t>,</w:t>
      </w:r>
      <w:r w:rsidR="0085671A" w:rsidRPr="003E10F5">
        <w:rPr>
          <w:bCs/>
        </w:rPr>
        <w:t xml:space="preserve">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147DBA85"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Hierbei wird das LLM angehalten</w:t>
      </w:r>
      <w:r w:rsidR="00BE1681">
        <w:rPr>
          <w:bCs/>
        </w:rPr>
        <w:t>,</w:t>
      </w:r>
      <w:r w:rsidR="007C6A28" w:rsidRPr="003E10F5">
        <w:rPr>
          <w:bCs/>
        </w:rPr>
        <w:t xml:space="preserve">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314B5AC"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w:t>
      </w:r>
      <w:r w:rsidR="00BE1681">
        <w:rPr>
          <w:bCs/>
        </w:rPr>
        <w:t xml:space="preserve"> den Erhalt </w:t>
      </w:r>
      <w:r w:rsidR="00D05ADC" w:rsidRPr="00A35CE6">
        <w:rPr>
          <w:bCs/>
        </w:rPr>
        <w:t>bessere</w:t>
      </w:r>
      <w:r w:rsidR="00BE1681">
        <w:rPr>
          <w:bCs/>
        </w:rPr>
        <w:t>r</w:t>
      </w:r>
      <w:r w:rsidR="00D05ADC" w:rsidRPr="00A35CE6">
        <w:rPr>
          <w:bCs/>
        </w:rPr>
        <w:t xml:space="preserv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3ED41520"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Konkret w</w:t>
      </w:r>
      <w:r w:rsidR="00B31E4D">
        <w:t>ird</w:t>
      </w:r>
      <w:r w:rsidR="001B3F62" w:rsidRPr="000956D0">
        <w:t xml:space="preserve">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w:t>
      </w:r>
      <w:r w:rsidR="00F572CB">
        <w:t xml:space="preserve"> um</w:t>
      </w:r>
      <w:r w:rsidR="00C46FD3" w:rsidRPr="000956D0">
        <w:t xml:space="preserve">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3002D3">
        <w:t>Prompt-Engineering-Techniken</w:t>
      </w:r>
      <w:r w:rsidR="002724C9" w:rsidRPr="000956D0">
        <w:t xml:space="preserve">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875E22" w:rsidRPr="00875E22">
        <w:rPr>
          <w:bCs/>
        </w:rPr>
        <w:t>Abbildung 6</w:t>
      </w:r>
      <w:r w:rsidR="00846BD5" w:rsidRPr="009A638B">
        <w:rPr>
          <w:bCs/>
        </w:rPr>
        <w:fldChar w:fldCharType="end"/>
      </w:r>
      <w:r w:rsidR="004D1C82" w:rsidRPr="009A638B">
        <w:rPr>
          <w:bCs/>
        </w:rPr>
        <w:t xml:space="preserve"> im Anhang </w:t>
      </w:r>
      <w:r w:rsidR="00FC7943">
        <w:rPr>
          <w:bCs/>
        </w:rPr>
        <w:fldChar w:fldCharType="begin"/>
      </w:r>
      <w:r w:rsidR="00FC7943">
        <w:rPr>
          <w:bCs/>
        </w:rPr>
        <w:instrText xml:space="preserve"> REF _Ref190360093 \r \h </w:instrText>
      </w:r>
      <w:r w:rsidR="00FC7943">
        <w:rPr>
          <w:bCs/>
        </w:rPr>
      </w:r>
      <w:r w:rsidR="00FC7943">
        <w:rPr>
          <w:bCs/>
        </w:rPr>
        <w:fldChar w:fldCharType="separate"/>
      </w:r>
      <w:r w:rsidR="00FC7943">
        <w:rPr>
          <w:bCs/>
        </w:rPr>
        <w:t>6.</w:t>
      </w:r>
      <w:r w:rsidR="00FC7943">
        <w:rPr>
          <w:bCs/>
        </w:rPr>
        <w:t>4</w:t>
      </w:r>
      <w:r w:rsidR="00FC7943">
        <w:rPr>
          <w:bCs/>
        </w:rPr>
        <w:fldChar w:fldCharType="end"/>
      </w:r>
      <w:r w:rsidR="00FC7943">
        <w:rPr>
          <w:bCs/>
        </w:rPr>
        <w:t xml:space="preserve">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1" w:name="_Toc190329891"/>
      <w:proofErr w:type="spellStart"/>
      <w:r w:rsidRPr="00A25CE4">
        <w:lastRenderedPageBreak/>
        <w:t>Evaluationsmetrik</w:t>
      </w:r>
      <w:r w:rsidR="00A83378" w:rsidRPr="00A25CE4">
        <w:t>en</w:t>
      </w:r>
      <w:bookmarkEnd w:id="11"/>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br w:type="page"/>
      </w:r>
    </w:p>
    <w:p w14:paraId="35A1C4A1" w14:textId="475D4872" w:rsidR="00690A2C" w:rsidRPr="00A25CE4" w:rsidRDefault="00690A2C" w:rsidP="004A5A26">
      <w:pPr>
        <w:pStyle w:val="berschrift1"/>
      </w:pPr>
      <w:bookmarkStart w:id="125" w:name="_Toc190329892"/>
      <w:r w:rsidRPr="00A25CE4">
        <w:lastRenderedPageBreak/>
        <w:t>Ergebnisse</w:t>
      </w:r>
      <w:bookmarkEnd w:id="124"/>
      <w:bookmarkEnd w:id="125"/>
    </w:p>
    <w:p w14:paraId="3A913D43" w14:textId="486DCFFA"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875E22">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875E22" w:rsidRPr="00875E22">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5415B13A" w:rsidR="000E18B5" w:rsidRPr="00084166" w:rsidRDefault="00FF216B" w:rsidP="00084166">
      <w:pPr>
        <w:pStyle w:val="Beschriftung"/>
        <w:keepNext/>
        <w:rPr>
          <w:color w:val="auto"/>
          <w:sz w:val="20"/>
          <w:szCs w:val="20"/>
        </w:rPr>
      </w:pPr>
      <w:bookmarkStart w:id="126" w:name="_Ref188775832"/>
      <w:bookmarkStart w:id="127" w:name="_Toc189639898"/>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0DA130E7" w:rsidR="004D5EF0" w:rsidRPr="007E3DFB" w:rsidRDefault="004D5EF0" w:rsidP="000B6E62">
      <w:pPr>
        <w:rPr>
          <w:sz w:val="20"/>
          <w:szCs w:val="18"/>
        </w:rPr>
      </w:pPr>
      <w:r w:rsidRPr="007E3DFB">
        <w:rPr>
          <w:sz w:val="20"/>
          <w:szCs w:val="18"/>
        </w:rPr>
        <w:t>Eigene Darstellung</w:t>
      </w:r>
    </w:p>
    <w:p w14:paraId="5685343A" w14:textId="54222287" w:rsidR="00E164A3" w:rsidRDefault="00FC7130" w:rsidP="004E3EDE">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lastRenderedPageBreak/>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147F874F"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875E22" w:rsidRPr="00875E22">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0FA1D2A9" w:rsidR="001A05F3" w:rsidRPr="001A05F3" w:rsidRDefault="001A05F3" w:rsidP="00ED7B38">
      <w:pPr>
        <w:pStyle w:val="Beschriftung"/>
        <w:keepNext/>
        <w:spacing w:after="0"/>
        <w:rPr>
          <w:color w:val="auto"/>
          <w:sz w:val="20"/>
          <w:szCs w:val="20"/>
        </w:rPr>
      </w:pPr>
      <w:bookmarkStart w:id="128" w:name="_Ref188805167"/>
      <w:bookmarkStart w:id="129" w:name="_Toc189639899"/>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29"/>
    </w:p>
    <w:p w14:paraId="49D8FD39" w14:textId="76171D56" w:rsidR="00105FA4" w:rsidRDefault="00E61FE2" w:rsidP="00F21968">
      <w:pPr>
        <w:spacing w:after="0"/>
      </w:pPr>
      <w:r w:rsidRPr="00E61FE2">
        <w:rPr>
          <w:noProof/>
        </w:rPr>
        <w:drawing>
          <wp:inline distT="0" distB="0" distL="0" distR="0" wp14:anchorId="6FCD5B35" wp14:editId="7221933C">
            <wp:extent cx="5633495" cy="4500000"/>
            <wp:effectExtent l="0" t="0" r="5715" b="0"/>
            <wp:docPr id="28266152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1523" name="Grafik 1" descr="Ein Bild, das Text, Diagramm, Reihe, Zahl enthält.&#10;&#10;Automatisch generierte Beschreibung"/>
                    <pic:cNvPicPr/>
                  </pic:nvPicPr>
                  <pic:blipFill>
                    <a:blip r:embed="rId13"/>
                    <a:stretch>
                      <a:fillRect/>
                    </a:stretch>
                  </pic:blipFill>
                  <pic:spPr>
                    <a:xfrm>
                      <a:off x="0" y="0"/>
                      <a:ext cx="5633495" cy="4500000"/>
                    </a:xfrm>
                    <a:prstGeom prst="rect">
                      <a:avLst/>
                    </a:prstGeom>
                  </pic:spPr>
                </pic:pic>
              </a:graphicData>
            </a:graphic>
          </wp:inline>
        </w:drawing>
      </w:r>
    </w:p>
    <w:p w14:paraId="0B366054" w14:textId="7BDDD2D9" w:rsidR="00AD0989" w:rsidRPr="00AD0989" w:rsidRDefault="00AD0989" w:rsidP="000949E2">
      <w:pPr>
        <w:rPr>
          <w:sz w:val="20"/>
          <w:szCs w:val="18"/>
        </w:rPr>
      </w:pPr>
      <w:r w:rsidRPr="00AD0989">
        <w:rPr>
          <w:sz w:val="20"/>
          <w:szCs w:val="18"/>
        </w:rPr>
        <w:t>Eigene Darstellung</w:t>
      </w:r>
    </w:p>
    <w:p w14:paraId="412EE87D" w14:textId="5BF50796"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752C16" w:rsidRPr="00BC71F3">
        <w:t xml:space="preserve">Auch </w:t>
      </w:r>
      <w:r w:rsidR="003524ED" w:rsidRPr="00BC71F3">
        <w:t xml:space="preserve">hier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Das entspricht </w:t>
      </w:r>
      <w:r w:rsidR="00D20126" w:rsidRPr="00BC71F3">
        <w:t xml:space="preserve">als </w:t>
      </w:r>
      <w:r w:rsidR="007C292A" w:rsidRPr="00BC71F3">
        <w:t>absolut</w:t>
      </w:r>
      <w:r w:rsidR="00D20126" w:rsidRPr="00BC71F3">
        <w:t>er Wertzuwachs</w:t>
      </w:r>
      <w:r w:rsidR="007C292A" w:rsidRPr="00BC71F3">
        <w:t xml:space="preserve"> der geringsten </w:t>
      </w:r>
      <w:r w:rsidR="00ED6FD4" w:rsidRPr="00BC71F3">
        <w:t>Steigerung</w:t>
      </w:r>
      <w:r w:rsidR="00103622" w:rsidRPr="00BC71F3">
        <w:t xml:space="preserve"> </w:t>
      </w:r>
      <w:r w:rsidR="007C292A" w:rsidRPr="00BC71F3">
        <w:t xml:space="preserve">des </w:t>
      </w:r>
      <w:r w:rsidR="000979C6" w:rsidRPr="00BC71F3">
        <w:t>F1-Scores</w:t>
      </w:r>
      <w:r w:rsidR="00E5590D" w:rsidRPr="00BC71F3">
        <w:t xml:space="preserve"> für diese Stufe</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Hierfür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proofErr w:type="gramStart"/>
      <w:r w:rsidR="00BA6C1B" w:rsidRPr="0079753A">
        <w:t>Prozentual</w:t>
      </w:r>
      <w:proofErr w:type="gramEnd"/>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am besten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0" w:name="_Ref188082387"/>
      <w:bookmarkStart w:id="131" w:name="_Toc190329893"/>
      <w:r w:rsidRPr="001F04C6">
        <w:lastRenderedPageBreak/>
        <w:t>Diskussion und Handlungsempfehlungen</w:t>
      </w:r>
      <w:bookmarkEnd w:id="130"/>
      <w:bookmarkEnd w:id="131"/>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16FAC93A"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003002D3">
        <w:t>Prompt-Engineering-Techniken</w:t>
      </w:r>
      <w:r w:rsidR="00AB1A4C" w:rsidRPr="00373A95">
        <w:t xml:space="preserve">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CC5913" w:rsidRPr="00026E2F">
        <w:t xml:space="preserve">Dies zeigt,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von bis zu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 xml:space="preserve">verstanden </w:t>
      </w:r>
      <w:r w:rsidR="00C91B87" w:rsidRPr="00F52E6C">
        <w:lastRenderedPageBreak/>
        <w:t>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1E5A109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w:t>
      </w:r>
      <w:r w:rsidR="003002D3">
        <w:t>Prompt-Engineering-Techniken</w:t>
      </w:r>
      <w:r w:rsidR="005B55CE" w:rsidRPr="00785A3B">
        <w:t xml:space="preserve">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 xml:space="preserve">jedoch auch auf der Analyse der Effekte einzelner </w:t>
      </w:r>
      <w:r w:rsidR="003002D3">
        <w:t>Prompt-Engineering-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w:t>
      </w:r>
      <w:r w:rsidR="00B232CA" w:rsidRPr="00785A3B">
        <w:lastRenderedPageBreak/>
        <w:t xml:space="preserve">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7ACAA192"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w:t>
      </w:r>
      <w:r w:rsidR="003002D3">
        <w:t>Prompt-Engineering-Techniken</w:t>
      </w:r>
      <w:r w:rsidR="00776D09" w:rsidRPr="002E2274">
        <w:t xml:space="preserve">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2" w:name="_Toc190329894"/>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How to make your completions outputs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arXiv.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Gedeck, P. (2020). </w:t>
      </w:r>
      <w:r w:rsidRPr="00E43DD7">
        <w:rPr>
          <w:rFonts w:cs="Arial"/>
          <w:i/>
          <w:iCs/>
          <w:lang w:val="en-US"/>
        </w:rPr>
        <w:t>Practical statistics for data scientists: 50+ essential concepts using R and Python</w:t>
      </w:r>
      <w:r w:rsidRPr="00E43DD7">
        <w:rPr>
          <w:rFonts w:cs="Arial"/>
          <w:lang w:val="en-US"/>
        </w:rPr>
        <w:t xml:space="preserve"> (2. Aufl.). O’Reilly Media, Inc.</w:t>
      </w:r>
    </w:p>
    <w:p w14:paraId="3C2EB1CA" w14:textId="77777777" w:rsidR="00E43DD7" w:rsidRPr="00E43DD7" w:rsidRDefault="00E43DD7" w:rsidP="00C31B0A">
      <w:pPr>
        <w:pStyle w:val="Literaturverzeichnis"/>
        <w:jc w:val="both"/>
        <w:rPr>
          <w:rFonts w:cs="Arial"/>
          <w:lang w:val="en-US"/>
        </w:rPr>
      </w:pPr>
      <w:r w:rsidRPr="00E43DD7">
        <w:rPr>
          <w:rFonts w:cs="Arial"/>
          <w:lang w:val="en-US"/>
        </w:rPr>
        <w:t xml:space="preserve">Cabessa, J., Hernault, H., &amp; Mushtaq, U. (2024). </w:t>
      </w:r>
      <w:r w:rsidRPr="00E43DD7">
        <w:rPr>
          <w:rFonts w:cs="Arial"/>
          <w:i/>
          <w:iCs/>
          <w:lang w:val="en-US"/>
        </w:rPr>
        <w:t>In-Context Learning and Fine-Tuning GPT for Argument Mining</w:t>
      </w:r>
      <w:r w:rsidRPr="00E43DD7">
        <w:rPr>
          <w:rFonts w:cs="Arial"/>
          <w:lang w:val="en-US"/>
        </w:rPr>
        <w:t xml:space="preserve"> (arXiv:2406.06699). arXiv.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r w:rsidRPr="00E43DD7">
        <w:rPr>
          <w:rFonts w:cs="Arial"/>
          <w:lang w:val="en-US"/>
        </w:rPr>
        <w:lastRenderedPageBreak/>
        <w:t xml:space="preserve">Géron, A. (2022). </w:t>
      </w:r>
      <w:r w:rsidRPr="00E43DD7">
        <w:rPr>
          <w:rFonts w:cs="Arial"/>
          <w:i/>
          <w:iCs/>
          <w:lang w:val="en-US"/>
        </w:rPr>
        <w:t>Hands-On Machine Learning with Scikit-Learn, Keras, and TensorFlow</w:t>
      </w:r>
      <w:r w:rsidRPr="00E43DD7">
        <w:rPr>
          <w:rFonts w:cs="Arial"/>
          <w:lang w:val="en-US"/>
        </w:rPr>
        <w:t xml:space="preserve"> (3. Aufl.).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Tsao,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4D4687" w:rsidRDefault="00E43DD7" w:rsidP="00C31B0A">
      <w:pPr>
        <w:pStyle w:val="Literaturverzeichnis"/>
        <w:jc w:val="both"/>
        <w:rPr>
          <w:rFonts w:cs="Arial"/>
          <w:lang w:val="en-US"/>
        </w:rPr>
      </w:pPr>
      <w:r w:rsidRPr="00E43DD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D4687">
        <w:rPr>
          <w:rFonts w:cs="Arial"/>
          <w:i/>
          <w:iCs/>
          <w:lang w:val="en-US"/>
        </w:rPr>
        <w:t>Scientific Reports</w:t>
      </w:r>
      <w:r w:rsidRPr="004D4687">
        <w:rPr>
          <w:rFonts w:cs="Arial"/>
          <w:lang w:val="en-US"/>
        </w:rPr>
        <w:t xml:space="preserve">, </w:t>
      </w:r>
      <w:r w:rsidRPr="004D4687">
        <w:rPr>
          <w:rFonts w:cs="Arial"/>
          <w:i/>
          <w:iCs/>
          <w:lang w:val="en-US"/>
        </w:rPr>
        <w:t>14</w:t>
      </w:r>
      <w:r w:rsidRPr="004D4687">
        <w:rPr>
          <w:rFonts w:cs="Arial"/>
          <w:lang w:val="en-US"/>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w:t>
      </w:r>
      <w:r w:rsidRPr="004D4687">
        <w:rPr>
          <w:rFonts w:cs="Arial"/>
        </w:rPr>
        <w:t xml:space="preserve">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OpenAI Platform.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OpenAI Platform.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OpenAI Platform.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OpenAI Platform.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OpenAI Platform.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OpenAI Platform.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 xml:space="preserve">OpenAI. (o. J.-i).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Text generation</w:t>
      </w:r>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r w:rsidRPr="00E43DD7">
        <w:rPr>
          <w:rFonts w:cs="Arial"/>
        </w:rPr>
        <w:lastRenderedPageBreak/>
        <w:t xml:space="preserve">Ozdemir,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r w:rsidRPr="00E43DD7">
        <w:rPr>
          <w:rFonts w:cs="Arial"/>
        </w:rPr>
        <w:t xml:space="preserve">Papineni, K., Roukos, S., Ward, T., &amp; Zhu, W.-J. (2002). </w:t>
      </w:r>
      <w:r w:rsidRPr="00E43DD7">
        <w:rPr>
          <w:rFonts w:cs="Arial"/>
          <w:lang w:val="en-US"/>
        </w:rPr>
        <w:t xml:space="preserve">BLEU: A method for automatic evaluation of machine translation. </w:t>
      </w:r>
      <w:r w:rsidRPr="00E43DD7">
        <w:rPr>
          <w:rFonts w:cs="Arial"/>
          <w:i/>
          <w:iCs/>
          <w:lang w:val="en-US"/>
        </w:rPr>
        <w:t>Proceedings of the 40th Annual Meeting on Association for Computational Linguistics  -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r w:rsidRPr="00E43DD7">
        <w:rPr>
          <w:rFonts w:cs="Arial"/>
          <w:lang w:val="en-US"/>
        </w:rPr>
        <w:t xml:space="preserve">Peldszus, A., &amp; Sted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How to count tokens with Tiktoken</w:t>
      </w:r>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Géron, A. (2023). </w:t>
      </w:r>
      <w:r w:rsidRPr="00E43DD7">
        <w:rPr>
          <w:rFonts w:cs="Arial"/>
          <w:i/>
          <w:iCs/>
        </w:rPr>
        <w:t>Natural Language Processing mit Transformern: Sprachanwendungen mit Hugging Face erstellen</w:t>
      </w:r>
      <w:r w:rsidRPr="00E43DD7">
        <w:rPr>
          <w:rFonts w:cs="Arial"/>
        </w:rPr>
        <w:t xml:space="preserve"> (M. Fraaß,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Bosma, M., Ichter,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arXiv. http://arxiv.org/abs/2201.11903</w:t>
      </w:r>
    </w:p>
    <w:p w14:paraId="3BA78D73" w14:textId="77777777" w:rsidR="00E43DD7" w:rsidRPr="00E43DD7" w:rsidRDefault="00E43DD7" w:rsidP="00C31B0A">
      <w:pPr>
        <w:pStyle w:val="Literaturverzeichnis"/>
        <w:jc w:val="both"/>
        <w:rPr>
          <w:rFonts w:cs="Arial"/>
          <w:lang w:val="en-US"/>
        </w:rPr>
      </w:pPr>
      <w:r w:rsidRPr="00E43DD7">
        <w:rPr>
          <w:rFonts w:cs="Arial"/>
        </w:rPr>
        <w:t xml:space="preserve">Yeginbergen, A., Oronoz, M., &amp; Agerri,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90329895"/>
      <w:r w:rsidRPr="00D44F48">
        <w:lastRenderedPageBreak/>
        <w:t>Anh</w:t>
      </w:r>
      <w:r w:rsidR="00B91DC7">
        <w:t>ang</w:t>
      </w:r>
      <w:bookmarkEnd w:id="133"/>
    </w:p>
    <w:p w14:paraId="2ADA7615" w14:textId="58C0AFAF" w:rsidR="00BC4A8F" w:rsidRDefault="00DC3745" w:rsidP="0072186C">
      <w:pPr>
        <w:pStyle w:val="berschrift2"/>
        <w:jc w:val="both"/>
      </w:pPr>
      <w:bookmarkStart w:id="134" w:name="_Toc190329896"/>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28E9E75F" w:rsidR="005F44ED" w:rsidRDefault="005F44ED" w:rsidP="00A25CE4">
      <w:pPr>
        <w:pStyle w:val="berschrift2"/>
      </w:pPr>
      <w:bookmarkStart w:id="135" w:name="_Toc190329897"/>
      <w:r>
        <w:lastRenderedPageBreak/>
        <w:t>Prompt</w:t>
      </w:r>
      <w:r w:rsidR="00F21F20">
        <w:t>-</w:t>
      </w:r>
      <w:r w:rsidR="00E30486">
        <w:t>Aufbau</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05311773" w14:textId="2202CEF5" w:rsidR="00F44A5C" w:rsidRPr="002F7985" w:rsidRDefault="0032741F" w:rsidP="002F7985">
      <w:pPr>
        <w:pStyle w:val="Beschriftung"/>
        <w:keepNext/>
        <w:rPr>
          <w:color w:val="auto"/>
          <w:sz w:val="20"/>
          <w:szCs w:val="20"/>
        </w:rPr>
      </w:pPr>
      <w:bookmarkStart w:id="136" w:name="_Toc189639900"/>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19EC3466" w14:textId="5E40D73F" w:rsidR="0005702B" w:rsidRDefault="0005702B" w:rsidP="00C0496D">
      <w:pPr>
        <w:spacing w:after="0"/>
      </w:pPr>
      <w:r w:rsidRPr="0005702B">
        <w:rPr>
          <w:noProof/>
        </w:rPr>
        <w:drawing>
          <wp:inline distT="0" distB="0" distL="0" distR="0" wp14:anchorId="788E6247" wp14:editId="288E0AEF">
            <wp:extent cx="3503216" cy="3024000"/>
            <wp:effectExtent l="0" t="0" r="2540" b="5080"/>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503216" cy="3024000"/>
                    </a:xfrm>
                    <a:prstGeom prst="rect">
                      <a:avLst/>
                    </a:prstGeom>
                  </pic:spPr>
                </pic:pic>
              </a:graphicData>
            </a:graphic>
          </wp:inline>
        </w:drawing>
      </w:r>
    </w:p>
    <w:p w14:paraId="423136E9" w14:textId="07EED33C" w:rsidR="0032741F" w:rsidRPr="006D3E9A" w:rsidRDefault="0032741F" w:rsidP="00662763">
      <w:pPr>
        <w:rPr>
          <w:sz w:val="20"/>
          <w:szCs w:val="18"/>
        </w:rPr>
      </w:pPr>
      <w:r w:rsidRPr="006D3E9A">
        <w:rPr>
          <w:sz w:val="20"/>
          <w:szCs w:val="18"/>
        </w:rPr>
        <w:t>Eigene Darstellung</w:t>
      </w:r>
    </w:p>
    <w:p w14:paraId="1A0249F7" w14:textId="7851F498" w:rsidR="001F7E0E" w:rsidRPr="001F7E0E" w:rsidRDefault="001F7E0E" w:rsidP="001F7E0E">
      <w:pPr>
        <w:pStyle w:val="Beschriftung"/>
        <w:keepNext/>
        <w:rPr>
          <w:color w:val="auto"/>
          <w:sz w:val="20"/>
          <w:szCs w:val="20"/>
        </w:rPr>
      </w:pPr>
      <w:bookmarkStart w:id="137" w:name="_Toc189639901"/>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13D9D5EC" w14:textId="5B3B60E7" w:rsidR="0040652B" w:rsidRDefault="0040652B" w:rsidP="00C0496D">
      <w:pPr>
        <w:spacing w:after="0"/>
      </w:pPr>
      <w:r w:rsidRPr="0040652B">
        <w:rPr>
          <w:noProof/>
        </w:rPr>
        <w:drawing>
          <wp:inline distT="0" distB="0" distL="0" distR="0" wp14:anchorId="10017548" wp14:editId="4627F8E2">
            <wp:extent cx="4744980" cy="3024000"/>
            <wp:effectExtent l="0" t="0" r="0" b="5080"/>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744980" cy="3024000"/>
                    </a:xfrm>
                    <a:prstGeom prst="rect">
                      <a:avLst/>
                    </a:prstGeom>
                  </pic:spPr>
                </pic:pic>
              </a:graphicData>
            </a:graphic>
          </wp:inline>
        </w:drawing>
      </w:r>
    </w:p>
    <w:p w14:paraId="151CCCD1" w14:textId="702A56C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38" w:name="_Toc190329898"/>
      <w:bookmarkStart w:id="139" w:name="_Ref190359970"/>
      <w:r>
        <w:lastRenderedPageBreak/>
        <w:t>Übersicht der Tokenanzahl pro Prompt</w:t>
      </w:r>
      <w:bookmarkEnd w:id="138"/>
      <w:bookmarkEnd w:id="139"/>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42A9BD96"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875E22">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40" w:name="_Toc190329899"/>
      <w:bookmarkStart w:id="141" w:name="_Ref190360093"/>
      <w:r>
        <w:lastRenderedPageBreak/>
        <w:t xml:space="preserve">Prozess </w:t>
      </w:r>
      <w:r w:rsidR="002F77A0">
        <w:t>der Untersuchung</w:t>
      </w:r>
      <w:bookmarkEnd w:id="140"/>
      <w:bookmarkEnd w:id="141"/>
    </w:p>
    <w:p w14:paraId="33EE8109" w14:textId="7088E2FF"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875E22" w:rsidRPr="00875E22">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C0685D1" w:rsidR="00C603E7" w:rsidRPr="002A4608" w:rsidRDefault="00C603E7" w:rsidP="00C603E7">
      <w:pPr>
        <w:pStyle w:val="Beschriftung"/>
        <w:keepNext/>
        <w:rPr>
          <w:color w:val="auto"/>
          <w:sz w:val="20"/>
          <w:szCs w:val="20"/>
        </w:rPr>
      </w:pPr>
      <w:bookmarkStart w:id="142" w:name="_Ref189507435"/>
      <w:bookmarkStart w:id="143" w:name="_Toc189639902"/>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875E22">
        <w:rPr>
          <w:b/>
          <w:noProof/>
          <w:color w:val="auto"/>
          <w:sz w:val="20"/>
          <w:szCs w:val="20"/>
        </w:rPr>
        <w:t>6</w:t>
      </w:r>
      <w:r w:rsidRPr="002A4608">
        <w:rPr>
          <w:b/>
          <w:color w:val="auto"/>
          <w:sz w:val="20"/>
          <w:szCs w:val="20"/>
        </w:rPr>
        <w:fldChar w:fldCharType="end"/>
      </w:r>
      <w:bookmarkEnd w:id="142"/>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3"/>
    </w:p>
    <w:p w14:paraId="05703259" w14:textId="09F2F1A7" w:rsidR="007475A7" w:rsidRDefault="00310288" w:rsidP="007475A7">
      <w:r w:rsidRPr="00310288">
        <w:rPr>
          <w:noProof/>
        </w:rPr>
        <w:drawing>
          <wp:inline distT="0" distB="0" distL="0" distR="0" wp14:anchorId="482D3E14" wp14:editId="23E18839">
            <wp:extent cx="4854861" cy="7308000"/>
            <wp:effectExtent l="0" t="0" r="3175" b="7620"/>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54861" cy="7308000"/>
                    </a:xfrm>
                    <a:prstGeom prst="rect">
                      <a:avLst/>
                    </a:prstGeom>
                  </pic:spPr>
                </pic:pic>
              </a:graphicData>
            </a:graphic>
          </wp:inline>
        </w:drawing>
      </w:r>
    </w:p>
    <w:p w14:paraId="7C5417BF" w14:textId="234FC9B1" w:rsidR="000165F8" w:rsidRPr="007475A7" w:rsidRDefault="000165F8" w:rsidP="007475A7">
      <w:r w:rsidRPr="001A2C1D">
        <w:rPr>
          <w:sz w:val="20"/>
          <w:szCs w:val="18"/>
        </w:rPr>
        <w:t>Eigene Darstellung</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67B2AE9D" w14:textId="5417CF80" w:rsidR="00A524F4" w:rsidRDefault="00A524F4">
      <w:pPr>
        <w:pStyle w:val="Funotentext"/>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02BA638B"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w:t>
      </w:r>
      <w:r w:rsidR="00AC1EDE">
        <w:t>Jupyter-</w:t>
      </w:r>
      <w:r w:rsidR="006D2A1E">
        <w:t xml:space="preserve">Notebook unter dem Abschnitt </w:t>
      </w:r>
      <w:r w:rsidR="00434018">
        <w:t xml:space="preserve">– Behandlung </w:t>
      </w:r>
      <w:r w:rsidR="006D2A1E">
        <w:t>von Duplikaten</w:t>
      </w:r>
      <w:r w:rsidR="008D63AB">
        <w:t xml:space="preserve"> </w:t>
      </w:r>
      <w:r w:rsidR="00434018">
        <w:t xml:space="preserve">– </w:t>
      </w:r>
      <w:r w:rsidR="008D63AB">
        <w:t>entnommen werden</w:t>
      </w:r>
      <w:r w:rsidR="006D2A1E">
        <w:t>.</w:t>
      </w:r>
    </w:p>
  </w:footnote>
  <w:footnote w:id="3">
    <w:p w14:paraId="50D024E3" w14:textId="501A1BB0" w:rsidR="00336DD0" w:rsidRDefault="00336DD0" w:rsidP="00336DD0">
      <w:pPr>
        <w:pStyle w:val="Funotentext"/>
        <w:jc w:val="both"/>
      </w:pPr>
      <w:r>
        <w:rPr>
          <w:rStyle w:val="Funotenzeichen"/>
        </w:rPr>
        <w:footnoteRef/>
      </w:r>
      <w:r>
        <w:t xml:space="preserve"> Die Tabelle mit der Tokenanzahl pro Prompt kann im Anhang </w:t>
      </w:r>
      <w:r w:rsidR="00650634">
        <w:t xml:space="preserve">auf Seite </w:t>
      </w:r>
      <w:r w:rsidR="00650634">
        <w:fldChar w:fldCharType="begin"/>
      </w:r>
      <w:r w:rsidR="00650634">
        <w:instrText xml:space="preserve"> PAGEREF _Ref190359970 \h </w:instrText>
      </w:r>
      <w:r w:rsidR="00650634">
        <w:fldChar w:fldCharType="separate"/>
      </w:r>
      <w:r w:rsidR="00650634">
        <w:rPr>
          <w:noProof/>
        </w:rPr>
        <w:t>3</w:t>
      </w:r>
      <w:r w:rsidR="00650634">
        <w:rPr>
          <w:noProof/>
        </w:rPr>
        <w:t>6</w:t>
      </w:r>
      <w:r w:rsidR="00650634">
        <w:fldChar w:fldCharType="end"/>
      </w:r>
      <w:r w:rsidR="00F764BF">
        <w:t xml:space="preserve"> </w:t>
      </w:r>
      <w:r>
        <w:t>eingesehen werden.</w:t>
      </w:r>
    </w:p>
  </w:footnote>
  <w:footnote w:id="4">
    <w:p w14:paraId="7C16FCDF" w14:textId="7C67EBEA"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3AB4"/>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DDE"/>
    <w:rsid w:val="00027FDA"/>
    <w:rsid w:val="00030EE8"/>
    <w:rsid w:val="0003106D"/>
    <w:rsid w:val="00031891"/>
    <w:rsid w:val="00032A2A"/>
    <w:rsid w:val="000338FE"/>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E11"/>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356"/>
    <w:rsid w:val="00062454"/>
    <w:rsid w:val="00062DD2"/>
    <w:rsid w:val="000631C4"/>
    <w:rsid w:val="00063897"/>
    <w:rsid w:val="00063B0F"/>
    <w:rsid w:val="00063B35"/>
    <w:rsid w:val="00063CC1"/>
    <w:rsid w:val="00064773"/>
    <w:rsid w:val="0006481C"/>
    <w:rsid w:val="0006567A"/>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2B4"/>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798"/>
    <w:rsid w:val="00081958"/>
    <w:rsid w:val="00081A6C"/>
    <w:rsid w:val="000820DE"/>
    <w:rsid w:val="0008262E"/>
    <w:rsid w:val="00082734"/>
    <w:rsid w:val="00082BF2"/>
    <w:rsid w:val="0008322E"/>
    <w:rsid w:val="000832D0"/>
    <w:rsid w:val="00083562"/>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667"/>
    <w:rsid w:val="00090886"/>
    <w:rsid w:val="0009088C"/>
    <w:rsid w:val="000908EC"/>
    <w:rsid w:val="000914DE"/>
    <w:rsid w:val="00091E0B"/>
    <w:rsid w:val="00092021"/>
    <w:rsid w:val="00092076"/>
    <w:rsid w:val="00092367"/>
    <w:rsid w:val="000925A6"/>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69AD"/>
    <w:rsid w:val="0009780E"/>
    <w:rsid w:val="000979C6"/>
    <w:rsid w:val="00097A16"/>
    <w:rsid w:val="00097AC3"/>
    <w:rsid w:val="000A090A"/>
    <w:rsid w:val="000A10A3"/>
    <w:rsid w:val="000A12D1"/>
    <w:rsid w:val="000A1652"/>
    <w:rsid w:val="000A16D0"/>
    <w:rsid w:val="000A199B"/>
    <w:rsid w:val="000A284E"/>
    <w:rsid w:val="000A3248"/>
    <w:rsid w:val="000A3615"/>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6CEC"/>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377C"/>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179"/>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D4B"/>
    <w:rsid w:val="001B3F62"/>
    <w:rsid w:val="001B42DE"/>
    <w:rsid w:val="001B46DA"/>
    <w:rsid w:val="001B4C3F"/>
    <w:rsid w:val="001B50DB"/>
    <w:rsid w:val="001B52DD"/>
    <w:rsid w:val="001B5865"/>
    <w:rsid w:val="001B5D26"/>
    <w:rsid w:val="001B63F4"/>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2C5C"/>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866"/>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89D"/>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763"/>
    <w:rsid w:val="00243B0F"/>
    <w:rsid w:val="00243D8B"/>
    <w:rsid w:val="0024418E"/>
    <w:rsid w:val="00244351"/>
    <w:rsid w:val="002445A4"/>
    <w:rsid w:val="002448B5"/>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CFD"/>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256"/>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9A9"/>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3A8A"/>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54"/>
    <w:rsid w:val="002F409C"/>
    <w:rsid w:val="002F40B7"/>
    <w:rsid w:val="002F40C9"/>
    <w:rsid w:val="002F40FF"/>
    <w:rsid w:val="002F440A"/>
    <w:rsid w:val="002F4948"/>
    <w:rsid w:val="002F4B5A"/>
    <w:rsid w:val="002F5597"/>
    <w:rsid w:val="002F5DA5"/>
    <w:rsid w:val="002F77A0"/>
    <w:rsid w:val="002F7985"/>
    <w:rsid w:val="002F7D2B"/>
    <w:rsid w:val="003002D3"/>
    <w:rsid w:val="00300A11"/>
    <w:rsid w:val="00300B7B"/>
    <w:rsid w:val="00302AE4"/>
    <w:rsid w:val="00302C84"/>
    <w:rsid w:val="003036E5"/>
    <w:rsid w:val="00303D21"/>
    <w:rsid w:val="003045F4"/>
    <w:rsid w:val="003047CE"/>
    <w:rsid w:val="00304809"/>
    <w:rsid w:val="00304C89"/>
    <w:rsid w:val="003057B4"/>
    <w:rsid w:val="00305CAC"/>
    <w:rsid w:val="003066C8"/>
    <w:rsid w:val="00306763"/>
    <w:rsid w:val="00306ADB"/>
    <w:rsid w:val="00306D04"/>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493E"/>
    <w:rsid w:val="00315594"/>
    <w:rsid w:val="003156E7"/>
    <w:rsid w:val="003164D1"/>
    <w:rsid w:val="00316916"/>
    <w:rsid w:val="00317323"/>
    <w:rsid w:val="003177EE"/>
    <w:rsid w:val="00317B39"/>
    <w:rsid w:val="00317C9D"/>
    <w:rsid w:val="00317FC6"/>
    <w:rsid w:val="00320241"/>
    <w:rsid w:val="00320909"/>
    <w:rsid w:val="00320CD4"/>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1DED"/>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DC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2A5F"/>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1AF"/>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301"/>
    <w:rsid w:val="003D26AC"/>
    <w:rsid w:val="003D2972"/>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18"/>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6B3"/>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56E"/>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41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2F5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D6C"/>
    <w:rsid w:val="00596EBE"/>
    <w:rsid w:val="0059738C"/>
    <w:rsid w:val="00597396"/>
    <w:rsid w:val="00597799"/>
    <w:rsid w:val="00597AEB"/>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203"/>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530"/>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509"/>
    <w:rsid w:val="00601D15"/>
    <w:rsid w:val="00602133"/>
    <w:rsid w:val="00602D71"/>
    <w:rsid w:val="00602D9A"/>
    <w:rsid w:val="00603740"/>
    <w:rsid w:val="00603D58"/>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EC9"/>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B20"/>
    <w:rsid w:val="00645B67"/>
    <w:rsid w:val="006462FF"/>
    <w:rsid w:val="00646F98"/>
    <w:rsid w:val="00646FC8"/>
    <w:rsid w:val="0064784F"/>
    <w:rsid w:val="006501E1"/>
    <w:rsid w:val="00650634"/>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E2F"/>
    <w:rsid w:val="00666244"/>
    <w:rsid w:val="00666278"/>
    <w:rsid w:val="006663F0"/>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A89"/>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A45"/>
    <w:rsid w:val="006A2578"/>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55"/>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538"/>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B56"/>
    <w:rsid w:val="006F6F20"/>
    <w:rsid w:val="006F78FA"/>
    <w:rsid w:val="006F7AF6"/>
    <w:rsid w:val="0070025F"/>
    <w:rsid w:val="00701786"/>
    <w:rsid w:val="00701821"/>
    <w:rsid w:val="00701C38"/>
    <w:rsid w:val="00701F2D"/>
    <w:rsid w:val="00702ABB"/>
    <w:rsid w:val="00702C20"/>
    <w:rsid w:val="007031B4"/>
    <w:rsid w:val="007035E1"/>
    <w:rsid w:val="00703683"/>
    <w:rsid w:val="007036F9"/>
    <w:rsid w:val="00703A4B"/>
    <w:rsid w:val="00703CBC"/>
    <w:rsid w:val="00703E11"/>
    <w:rsid w:val="007041E2"/>
    <w:rsid w:val="00704363"/>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209"/>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4BBE"/>
    <w:rsid w:val="0076503E"/>
    <w:rsid w:val="00765096"/>
    <w:rsid w:val="0076553A"/>
    <w:rsid w:val="00765575"/>
    <w:rsid w:val="00765B65"/>
    <w:rsid w:val="00765C3A"/>
    <w:rsid w:val="00767203"/>
    <w:rsid w:val="007679C2"/>
    <w:rsid w:val="007700DD"/>
    <w:rsid w:val="0077019F"/>
    <w:rsid w:val="007701B6"/>
    <w:rsid w:val="0077044E"/>
    <w:rsid w:val="00771488"/>
    <w:rsid w:val="00771845"/>
    <w:rsid w:val="00771CCC"/>
    <w:rsid w:val="0077256B"/>
    <w:rsid w:val="007727C9"/>
    <w:rsid w:val="00772A69"/>
    <w:rsid w:val="00772BB6"/>
    <w:rsid w:val="007737B2"/>
    <w:rsid w:val="00773FE2"/>
    <w:rsid w:val="007741B2"/>
    <w:rsid w:val="00774254"/>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2258"/>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817"/>
    <w:rsid w:val="00806A32"/>
    <w:rsid w:val="00806C8F"/>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73"/>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695"/>
    <w:rsid w:val="00867E57"/>
    <w:rsid w:val="0087045C"/>
    <w:rsid w:val="00870646"/>
    <w:rsid w:val="0087088B"/>
    <w:rsid w:val="00870AF6"/>
    <w:rsid w:val="00870C26"/>
    <w:rsid w:val="00871260"/>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2A07"/>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3B7"/>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590B"/>
    <w:rsid w:val="008E617A"/>
    <w:rsid w:val="008E71F1"/>
    <w:rsid w:val="008E72DB"/>
    <w:rsid w:val="008E74F0"/>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47D19"/>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3AB5"/>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5B2F"/>
    <w:rsid w:val="00986730"/>
    <w:rsid w:val="00986A34"/>
    <w:rsid w:val="00986DC4"/>
    <w:rsid w:val="00987529"/>
    <w:rsid w:val="009875B5"/>
    <w:rsid w:val="00987B16"/>
    <w:rsid w:val="00987FBC"/>
    <w:rsid w:val="00990184"/>
    <w:rsid w:val="00990634"/>
    <w:rsid w:val="00990C9D"/>
    <w:rsid w:val="0099140C"/>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A53"/>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4C13"/>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77"/>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49E"/>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3B5"/>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1EDE"/>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13F"/>
    <w:rsid w:val="00AC5562"/>
    <w:rsid w:val="00AC5797"/>
    <w:rsid w:val="00AC639E"/>
    <w:rsid w:val="00AC654E"/>
    <w:rsid w:val="00AC6C65"/>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2B39"/>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4E9"/>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1E4D"/>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4F62"/>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1AE7"/>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1F4F"/>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6C1B"/>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3E5"/>
    <w:rsid w:val="00BB6EEF"/>
    <w:rsid w:val="00BB78D5"/>
    <w:rsid w:val="00BB7A91"/>
    <w:rsid w:val="00BB7B37"/>
    <w:rsid w:val="00BC057D"/>
    <w:rsid w:val="00BC0907"/>
    <w:rsid w:val="00BC0AA5"/>
    <w:rsid w:val="00BC0D47"/>
    <w:rsid w:val="00BC12B8"/>
    <w:rsid w:val="00BC12EA"/>
    <w:rsid w:val="00BC1933"/>
    <w:rsid w:val="00BC1A94"/>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1681"/>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A70"/>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5C8E"/>
    <w:rsid w:val="00C1623B"/>
    <w:rsid w:val="00C1675A"/>
    <w:rsid w:val="00C16920"/>
    <w:rsid w:val="00C16FBC"/>
    <w:rsid w:val="00C170CC"/>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0B6F"/>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17D2"/>
    <w:rsid w:val="00CB315B"/>
    <w:rsid w:val="00CB359D"/>
    <w:rsid w:val="00CB42EF"/>
    <w:rsid w:val="00CB4535"/>
    <w:rsid w:val="00CB48EB"/>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312"/>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19EB"/>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25BB"/>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76A"/>
    <w:rsid w:val="00D207A1"/>
    <w:rsid w:val="00D207C6"/>
    <w:rsid w:val="00D20803"/>
    <w:rsid w:val="00D20A3B"/>
    <w:rsid w:val="00D20B80"/>
    <w:rsid w:val="00D2163F"/>
    <w:rsid w:val="00D218B1"/>
    <w:rsid w:val="00D21A3A"/>
    <w:rsid w:val="00D21C8D"/>
    <w:rsid w:val="00D22164"/>
    <w:rsid w:val="00D2216F"/>
    <w:rsid w:val="00D2247D"/>
    <w:rsid w:val="00D22F31"/>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869"/>
    <w:rsid w:val="00D66BEB"/>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401C"/>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65"/>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8B0"/>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64E"/>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5EF"/>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3FA0"/>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1E50"/>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486"/>
    <w:rsid w:val="00E30511"/>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1CF"/>
    <w:rsid w:val="00E42E4B"/>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7B8"/>
    <w:rsid w:val="00E54847"/>
    <w:rsid w:val="00E54EFF"/>
    <w:rsid w:val="00E55578"/>
    <w:rsid w:val="00E5590D"/>
    <w:rsid w:val="00E55AD5"/>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6FD4"/>
    <w:rsid w:val="00ED7173"/>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1F20"/>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58"/>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92"/>
    <w:rsid w:val="00F566AB"/>
    <w:rsid w:val="00F566F1"/>
    <w:rsid w:val="00F5684F"/>
    <w:rsid w:val="00F56C6A"/>
    <w:rsid w:val="00F570C9"/>
    <w:rsid w:val="00F572CB"/>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0DE"/>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4BF"/>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7"/>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115"/>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AA8"/>
    <w:rsid w:val="00FC1B8B"/>
    <w:rsid w:val="00FC1C03"/>
    <w:rsid w:val="00FC1DEA"/>
    <w:rsid w:val="00FC2420"/>
    <w:rsid w:val="00FC25B4"/>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3"/>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13</Words>
  <Characters>279805</Characters>
  <Application>Microsoft Office Word</Application>
  <DocSecurity>0</DocSecurity>
  <Lines>2331</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277</cp:revision>
  <cp:lastPrinted>2025-02-05T11:25:00Z</cp:lastPrinted>
  <dcterms:created xsi:type="dcterms:W3CDTF">2024-10-11T08:26:00Z</dcterms:created>
  <dcterms:modified xsi:type="dcterms:W3CDTF">2025-02-1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